
<file path=[Content_Types].xml><?xml version="1.0" encoding="utf-8"?>
<Types xmlns="http://schemas.openxmlformats.org/package/2006/content-types">
  <Default Extension="png" ContentType="image/png"/>
  <Default Extension="jpeg" ContentType="image/jpe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body>
    <w:p w14:paraId="18E2E192" w14:textId="1AAC0471" w:rsidR="00C241A9" w:rsidRDefault="004F09C3" w:rsidP="00C241A9">
      <w:r>
        <w:rPr>
          <w:noProof/>
          <w:lang w:val="en-US"/>
        </w:rPr>
        <mc:AlternateContent>
          <mc:Choice Requires="wps">
            <w:drawing>
              <wp:anchor distT="45720" distB="45720" distL="114300" distR="114300" simplePos="0" relativeHeight="251662336" behindDoc="0" locked="0" layoutInCell="1" allowOverlap="1" wp14:anchorId="5433219D" wp14:editId="4960B1C5">
                <wp:simplePos x="0" y="0"/>
                <wp:positionH relativeFrom="column">
                  <wp:posOffset>-904875</wp:posOffset>
                </wp:positionH>
                <wp:positionV relativeFrom="paragraph">
                  <wp:posOffset>6006465</wp:posOffset>
                </wp:positionV>
                <wp:extent cx="4791075" cy="2162175"/>
                <wp:effectExtent l="0" t="0" r="0" b="0"/>
                <wp:wrapSquare wrapText="bothSides"/>
                <wp:docPr id="217" name="Text Box 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 txBox="1">
                        <a:spLocks noChangeArrowheads="1"/>
                      </wps:cNvSpPr>
                      <wps:spPr bwMode="auto">
                        <a:xfrm>
                          <a:off x="0" y="0"/>
                          <a:ext cx="4791075" cy="2162175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  <a:headEnd/>
                          <a:tailEnd/>
                        </a:ln>
                      </wps:spPr>
                      <wps:style>
                        <a:lnRef idx="2">
                          <a:schemeClr val="dk1"/>
                        </a:lnRef>
                        <a:fillRef idx="1">
                          <a:schemeClr val="lt1"/>
                        </a:fillRef>
                        <a:effectRef idx="0">
                          <a:schemeClr val="dk1"/>
                        </a:effectRef>
                        <a:fontRef idx="minor">
                          <a:schemeClr val="dk1"/>
                        </a:fontRef>
                      </wps:style>
                      <wps:txbx>
                        <w:txbxContent>
                          <w:p w14:paraId="3EB2CF59" w14:textId="77777777" w:rsidR="00566914" w:rsidRDefault="00566914" w:rsidP="004F09C3">
                            <w:pPr>
                              <w:rPr>
                                <w:rFonts w:asciiTheme="minorHAnsi" w:hAnsiTheme="minorHAnsi" w:cstheme="minorHAnsi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79DEB5C8" w14:textId="25AF4F49" w:rsidR="004F09C3" w:rsidRPr="00566914" w:rsidRDefault="004F09C3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</w:pPr>
                            <w:r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 xml:space="preserve">KELOMPOK </w:t>
                            </w:r>
                            <w:r w:rsidR="00D13AC1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6</w:t>
                            </w:r>
                            <w:bookmarkStart w:id="0" w:name="_GoBack"/>
                            <w:bookmarkEnd w:id="0"/>
                          </w:p>
                          <w:p w14:paraId="6FF0A83F" w14:textId="244DBF5B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AUFAL LEVI SABILI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7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E737CFB" w14:textId="486D1535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FARHAN FADILLAH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9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2F8EB261" w14:textId="596EDF4E" w:rsidR="004F09C3" w:rsidRPr="00566914" w:rsidRDefault="007A46A2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AFUZA DWI PURNAMA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  <w:t>[3411201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50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105DFD32" w14:textId="193A9C3E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NESA TITA NURLELA</w:t>
                            </w:r>
                            <w:r w:rsidR="007A46A2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[34112010</w:t>
                            </w:r>
                            <w: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48</w:t>
                            </w:r>
                            <w:r w:rsidR="004F09C3" w:rsidRPr="00566914"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00C7255C" w14:textId="2C8C0258" w:rsidR="004F09C3" w:rsidRPr="00566914" w:rsidRDefault="00D13AC1" w:rsidP="004F09C3">
                            <w:pPr>
                              <w:rPr>
                                <w:rFonts w:asciiTheme="minorHAnsi" w:hAnsiTheme="minorHAnsi" w:cstheme="minorHAnsi"/>
                                <w:color w:val="000000" w:themeColor="text1"/>
                                <w:szCs w:val="24"/>
                              </w:rPr>
                            </w:pP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HANI ARUM PERTIWI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ab/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ab/>
                              <w:t>[</w:t>
                            </w:r>
                            <w:r>
                              <w:rPr>
                                <w:rFonts w:cstheme="minorHAnsi"/>
                                <w:color w:val="000000" w:themeColor="text1"/>
                                <w:szCs w:val="24"/>
                                <w:lang w:val="id-ID"/>
                              </w:rPr>
                              <w:t>3411201059</w:t>
                            </w:r>
                            <w:r w:rsidR="004F09C3" w:rsidRPr="00566914">
                              <w:rPr>
                                <w:rFonts w:cstheme="minorHAnsi"/>
                                <w:color w:val="000000" w:themeColor="text1"/>
                                <w:szCs w:val="24"/>
                              </w:rPr>
                              <w:t>]</w:t>
                            </w:r>
                          </w:p>
                          <w:p w14:paraId="72F0E4C1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1E84B202" w14:textId="77777777" w:rsidR="004F09C3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</w:p>
                          <w:p w14:paraId="63ADB956" w14:textId="77777777" w:rsidR="004F09C3" w:rsidRPr="00EA2C55" w:rsidRDefault="004F09C3" w:rsidP="004F09C3">
                            <w:pP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</w:pPr>
                            <w:r>
                              <w:rPr>
                                <w:rFonts w:cs="Times New Roman"/>
                                <w:color w:val="FFFFFF" w:themeColor="background1"/>
                                <w:szCs w:val="24"/>
                              </w:rPr>
                              <w:t>]</w:t>
                            </w:r>
                          </w:p>
                        </w:txbxContent>
                      </wps:txbx>
                      <wps:bodyPr rot="0" vert="horz" wrap="square" lIns="91440" tIns="45720" rIns="91440" bIns="45720" anchor="t" anchorCtr="0">
                        <a:no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type w14:anchorId="5433219D" id="_x0000_t202" coordsize="21600,21600" o:spt="202" path="m,l,21600r21600,l21600,xe">
                <v:stroke joinstyle="miter"/>
                <v:path gradientshapeok="t" o:connecttype="rect"/>
              </v:shapetype>
              <v:shape id="Text Box 2" o:spid="_x0000_s1026" type="#_x0000_t202" style="position:absolute;margin-left:-71.25pt;margin-top:472.95pt;width:377.25pt;height:170.25pt;z-index:251662336;visibility:visible;mso-wrap-style:square;mso-width-percent:0;mso-height-percent:0;mso-wrap-distance-left:9pt;mso-wrap-distance-top:3.6pt;mso-wrap-distance-right:9pt;mso-wrap-distance-bottom:3.6pt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" filled="f" stroked="f" strokeweight="1pt">
                <v:textbox>
                  <w:txbxContent>
                    <w:p w14:paraId="3EB2CF59" w14:textId="77777777" w:rsidR="00566914" w:rsidRDefault="00566914" w:rsidP="004F09C3">
                      <w:pPr>
                        <w:rPr>
                          <w:rFonts w:asciiTheme="minorHAnsi" w:hAnsiTheme="minorHAnsi" w:cstheme="minorHAnsi"/>
                          <w:color w:val="FFFFFF" w:themeColor="background1"/>
                          <w:szCs w:val="24"/>
                        </w:rPr>
                      </w:pPr>
                    </w:p>
                    <w:p w14:paraId="79DEB5C8" w14:textId="25AF4F49" w:rsidR="004F09C3" w:rsidRPr="00566914" w:rsidRDefault="004F09C3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</w:pPr>
                      <w:r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 xml:space="preserve">KELOMPOK </w:t>
                      </w:r>
                      <w:r w:rsidR="00D13AC1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6</w:t>
                      </w:r>
                      <w:bookmarkStart w:id="1" w:name="_GoBack"/>
                      <w:bookmarkEnd w:id="1"/>
                    </w:p>
                    <w:p w14:paraId="6FF0A83F" w14:textId="244DBF5B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AUFAL LEVI SABILI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7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E737CFB" w14:textId="486D1535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FARHAN FADILLAH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9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2F8EB261" w14:textId="596EDF4E" w:rsidR="004F09C3" w:rsidRPr="00566914" w:rsidRDefault="007A46A2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AFUZA DWI PURNAMA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  <w:t>[3411201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50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105DFD32" w14:textId="193A9C3E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NESA TITA NURLELA</w:t>
                      </w:r>
                      <w:r w:rsidR="007A46A2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[34112010</w:t>
                      </w:r>
                      <w: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  <w:lang w:val="id-ID"/>
                        </w:rPr>
                        <w:t>48</w:t>
                      </w:r>
                      <w:r w:rsidR="004F09C3" w:rsidRPr="00566914"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00C7255C" w14:textId="2C8C0258" w:rsidR="004F09C3" w:rsidRPr="00566914" w:rsidRDefault="00D13AC1" w:rsidP="004F09C3">
                      <w:pPr>
                        <w:rPr>
                          <w:rFonts w:asciiTheme="minorHAnsi" w:hAnsiTheme="minorHAnsi" w:cstheme="minorHAnsi"/>
                          <w:color w:val="000000" w:themeColor="text1"/>
                          <w:szCs w:val="24"/>
                        </w:rPr>
                      </w:pP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HANI ARUM PERTIWI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ab/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ab/>
                        <w:t>[</w:t>
                      </w:r>
                      <w:r>
                        <w:rPr>
                          <w:rFonts w:cstheme="minorHAnsi"/>
                          <w:color w:val="000000" w:themeColor="text1"/>
                          <w:szCs w:val="24"/>
                          <w:lang w:val="id-ID"/>
                        </w:rPr>
                        <w:t>3411201059</w:t>
                      </w:r>
                      <w:r w:rsidR="004F09C3" w:rsidRPr="00566914">
                        <w:rPr>
                          <w:rFonts w:cstheme="minorHAnsi"/>
                          <w:color w:val="000000" w:themeColor="text1"/>
                          <w:szCs w:val="24"/>
                        </w:rPr>
                        <w:t>]</w:t>
                      </w:r>
                    </w:p>
                    <w:p w14:paraId="72F0E4C1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1E84B202" w14:textId="77777777" w:rsidR="004F09C3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</w:p>
                    <w:p w14:paraId="63ADB956" w14:textId="77777777" w:rsidR="004F09C3" w:rsidRPr="00EA2C55" w:rsidRDefault="004F09C3" w:rsidP="004F09C3">
                      <w:pPr>
                        <w:rPr>
                          <w:rFonts w:cs="Times New Roman"/>
                          <w:color w:val="FFFFFF" w:themeColor="background1"/>
                          <w:szCs w:val="24"/>
                        </w:rPr>
                      </w:pPr>
                      <w:r>
                        <w:rPr>
                          <w:rFonts w:cs="Times New Roman"/>
                          <w:color w:val="FFFFFF" w:themeColor="background1"/>
                          <w:szCs w:val="24"/>
                        </w:rPr>
                        <w:t>]</w:t>
                      </w:r>
                    </w:p>
                  </w:txbxContent>
                </v:textbox>
                <w10:wrap type="square"/>
              </v:shape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59264" behindDoc="0" locked="0" layoutInCell="1" allowOverlap="1" wp14:anchorId="52F459C2" wp14:editId="046002FA">
                <wp:simplePos x="0" y="0"/>
                <mc:AlternateContent>
                  <mc:Choice Requires="wp14">
                    <wp:positionH relativeFrom="page">
                      <wp14:pctPosHOffset>2000</wp14:pctPosHOffset>
                    </wp:positionH>
                  </mc:Choice>
                  <mc:Fallback>
                    <wp:positionH relativeFrom="page">
                      <wp:posOffset>151130</wp:posOffset>
                    </wp:positionH>
                  </mc:Fallback>
                </mc:AlternateContent>
                <mc:AlternateContent>
                  <mc:Choice Requires="wp14">
                    <wp:positionV relativeFrom="page">
                      <wp14:pctPosVOffset>2000</wp14:pctPosVOffset>
                    </wp:positionV>
                  </mc:Choice>
                  <mc:Fallback>
                    <wp:positionV relativeFrom="page">
                      <wp:posOffset>213360</wp:posOffset>
                    </wp:positionV>
                  </mc:Fallback>
                </mc:AlternateContent>
                <wp:extent cx="5363210" cy="9653270"/>
                <wp:effectExtent l="0" t="0" r="8890" b="2540"/>
                <wp:wrapNone/>
                <wp:docPr id="471" name="Rectangle 16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 bwMode="auto">
                        <a:xfrm>
                          <a:off x="0" y="0"/>
                          <a:ext cx="5363210" cy="9653270"/>
                        </a:xfrm>
                        <a:prstGeom prst="rect">
                          <a:avLst/>
                        </a:prstGeom>
                        <a:solidFill>
                          <a:schemeClr val="accent1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sdt>
                            <w:sdtPr>
                              <w:rPr>
                                <w:caps/>
                                <w:color w:val="FFFFFF" w:themeColor="background1"/>
                                <w:sz w:val="80"/>
                                <w:szCs w:val="80"/>
                              </w:rPr>
                              <w:alias w:val="Title"/>
                              <w:id w:val="-1275550102"/>
      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      <w:text/>
                            </w:sdtPr>
                            <w:sdtEndPr/>
                            <w:sdtContent>
                              <w:p w14:paraId="4E71C3C5" w14:textId="7EA75455" w:rsidR="00C241A9" w:rsidRDefault="007A46A2" w:rsidP="00C241A9">
                                <w:pPr>
                                  <w:pStyle w:val="Title"/>
                                  <w:jc w:val="right"/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</w:pPr>
                                <w:r>
                                  <w:rPr>
                                    <w:caps/>
                                    <w:color w:val="FFFFFF" w:themeColor="background1"/>
                                    <w:sz w:val="80"/>
                                    <w:szCs w:val="80"/>
                                  </w:rPr>
                                  <w:t>SOFTWARE REQUIREMENTS SPECIFICATION (SRS)</w:t>
                                </w:r>
                              </w:p>
                            </w:sdtContent>
                          </w:sdt>
                          <w:p w14:paraId="7D704A55" w14:textId="77777777" w:rsidR="00C241A9" w:rsidRDefault="00C241A9" w:rsidP="00C241A9">
                            <w:pPr>
                              <w:spacing w:before="240"/>
                              <w:ind w:left="720"/>
                              <w:jc w:val="right"/>
                              <w:rPr>
                                <w:color w:val="FFFFFF" w:themeColor="background1"/>
                              </w:rPr>
                            </w:pPr>
                          </w:p>
                          <w:p w14:paraId="48B4AC2F" w14:textId="2A3AF06A" w:rsidR="0020593C" w:rsidRPr="00C241A9" w:rsidRDefault="00C241A9" w:rsidP="0020593C">
                            <w:pPr>
                              <w:spacing w:before="240"/>
                              <w:ind w:left="1008"/>
                              <w:jc w:val="right"/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</w:pPr>
                            <w:r>
                              <w:rPr>
                                <w:color w:val="FFFFFF" w:themeColor="background1"/>
                                <w:sz w:val="48"/>
                                <w:szCs w:val="48"/>
                                <w:lang w:val="id-ID"/>
                              </w:rPr>
                              <w:t>SISTEM INFORMASI PERPUSTAKAAN SEKOLAH</w:t>
                            </w:r>
                          </w:p>
                        </w:txbxContent>
                      </wps:txbx>
                      <wps:bodyPr rot="0" vert="horz" wrap="square" lIns="274320" tIns="914400" rIns="274320" bIns="45720" anchor="ctr" anchorCtr="0" upright="1">
                        <a:noAutofit/>
                      </wps:bodyPr>
                    </wps:wsp>
                  </a:graphicData>
                </a:graphic>
                <wp14:sizeRelH relativeFrom="page">
                  <wp14:pctWidth>690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52F459C2" id="Rectangle 16" o:spid="_x0000_s1027" style="position:absolute;margin-left:0;margin-top:0;width:422.3pt;height:760.1pt;z-index:251659264;visibility:visible;mso-wrap-style:square;mso-width-percent:690;mso-height-percent:960;mso-left-percent:20;mso-top-percent:20;mso-wrap-distance-left:9pt;mso-wrap-distance-top:0;mso-wrap-distance-right:9pt;mso-wrap-distance-bottom:0;mso-position-horizontal-relative:page;mso-position-vertical-relative:page;mso-width-percent:690;mso-height-percent:960;mso-left-percent:20;mso-top-percent:2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" fillcolor="#4472c4 [3204]" stroked="f">
                <v:textbox inset="21.6pt,1in,21.6pt">
                  <w:txbxContent>
                    <w:sdt>
                      <w:sdtPr>
                        <w:rPr>
                          <w:caps/>
                          <w:color w:val="FFFFFF" w:themeColor="background1"/>
                          <w:sz w:val="80"/>
                          <w:szCs w:val="80"/>
                        </w:rPr>
                        <w:alias w:val="Title"/>
                        <w:id w:val="-1275550102"/>
                        <w:dataBinding w:prefixMappings="xmlns:ns0='http://schemas.openxmlformats.org/package/2006/metadata/core-properties' xmlns:ns1='http://purl.org/dc/elements/1.1/'" w:xpath="/ns0:coreProperties[1]/ns1:title[1]" w:storeItemID="{6C3C8BC8-F283-45AE-878A-BAB7291924A1}"/>
                        <w:text/>
                      </w:sdtPr>
                      <w:sdtContent>
                        <w:p w14:paraId="4E71C3C5" w14:textId="7EA75455" w:rsidR="00C241A9" w:rsidRDefault="007A46A2" w:rsidP="00C241A9">
                          <w:pPr>
                            <w:pStyle w:val="Title"/>
                            <w:jc w:val="right"/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</w:pPr>
                          <w:r>
                            <w:rPr>
                              <w:caps/>
                              <w:color w:val="FFFFFF" w:themeColor="background1"/>
                              <w:sz w:val="80"/>
                              <w:szCs w:val="80"/>
                            </w:rPr>
                            <w:t>SOFTWARE REQUIREMENTS SPECIFICATION (SRS)</w:t>
                          </w:r>
                        </w:p>
                      </w:sdtContent>
                    </w:sdt>
                    <w:p w14:paraId="7D704A55" w14:textId="77777777" w:rsidR="00C241A9" w:rsidRDefault="00C241A9" w:rsidP="00C241A9">
                      <w:pPr>
                        <w:spacing w:before="240"/>
                        <w:ind w:left="720"/>
                        <w:jc w:val="right"/>
                        <w:rPr>
                          <w:color w:val="FFFFFF" w:themeColor="background1"/>
                        </w:rPr>
                      </w:pPr>
                    </w:p>
                    <w:p w14:paraId="48B4AC2F" w14:textId="2A3AF06A" w:rsidR="0020593C" w:rsidRPr="00C241A9" w:rsidRDefault="00C241A9" w:rsidP="0020593C">
                      <w:pPr>
                        <w:spacing w:before="240"/>
                        <w:ind w:left="1008"/>
                        <w:jc w:val="right"/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</w:pPr>
                      <w:r>
                        <w:rPr>
                          <w:color w:val="FFFFFF" w:themeColor="background1"/>
                          <w:sz w:val="48"/>
                          <w:szCs w:val="48"/>
                          <w:lang w:val="id-ID"/>
                        </w:rPr>
                        <w:t>SISTEM INFORMASI PERPUSTAKAAN SEKOLAH</w:t>
                      </w:r>
                    </w:p>
                  </w:txbxContent>
                </v:textbox>
                <w10:wrap anchorx="page" anchory="page"/>
              </v:rect>
            </w:pict>
          </mc:Fallback>
        </mc:AlternateContent>
      </w:r>
      <w:r w:rsidR="00C241A9">
        <w:rPr>
          <w:noProof/>
          <w:lang w:val="en-US"/>
        </w:rPr>
        <mc:AlternateContent>
          <mc:Choice Requires="wps">
            <w:drawing>
              <wp:anchor distT="0" distB="0" distL="114300" distR="114300" simplePos="0" relativeHeight="251660288" behindDoc="0" locked="0" layoutInCell="1" allowOverlap="1" wp14:anchorId="1F94817D" wp14:editId="1F38697D">
                <wp:simplePos x="0" y="0"/>
                <mc:AlternateContent>
                  <mc:Choice Requires="wp14">
                    <wp:positionH relativeFrom="page">
                      <wp14:pctPosHOffset>73000</wp14:pctPosHOffset>
                    </wp:positionH>
                  </mc:Choice>
                  <mc:Fallback>
                    <wp:positionH relativeFrom="page">
                      <wp:posOffset>5518785</wp:posOffset>
                    </wp:positionH>
                  </mc:Fallback>
                </mc:AlternateContent>
                <wp:positionV relativeFrom="page">
                  <wp:align>center</wp:align>
                </wp:positionV>
                <wp:extent cx="1880870" cy="9655810"/>
                <wp:effectExtent l="0" t="0" r="5080" b="2540"/>
                <wp:wrapNone/>
                <wp:docPr id="472" name="Rectangle 472"/>
                <wp:cNvGraphicFramePr>
                  <a:graphicFrameLocks xmlns:a="http://schemas.openxmlformats.org/drawingml/2006/main"/>
                </wp:cNvGraphicFramePr>
                <a:graphic xmlns:a="http://schemas.openxmlformats.org/drawingml/2006/main">
                  <a:graphicData uri="http://schemas.microsoft.com/office/word/2010/wordprocessingShape">
                    <wps:wsp>
                      <wps:cNvSpPr>
                        <a:spLocks/>
                      </wps:cNvSpPr>
                      <wps:spPr>
                        <a:xfrm>
                          <a:off x="0" y="0"/>
                          <a:ext cx="1880870" cy="9655810"/>
                        </a:xfrm>
                        <a:prstGeom prst="rect">
                          <a:avLst/>
                        </a:prstGeom>
                        <a:solidFill>
                          <a:schemeClr val="tx2"/>
                        </a:solidFill>
                        <a:ln>
                          <a:noFill/>
                        </a:ln>
                      </wps:spPr>
                      <wps:style>
                        <a:lnRef idx="2">
                          <a:schemeClr val="accent1">
                            <a:shade val="50000"/>
                          </a:schemeClr>
                        </a:lnRef>
                        <a:fillRef idx="1">
                          <a:schemeClr val="accent1"/>
                        </a:fillRef>
                        <a:effectRef idx="0">
                          <a:schemeClr val="accent1"/>
                        </a:effectRef>
                        <a:fontRef idx="minor">
                          <a:schemeClr val="lt1"/>
                        </a:fontRef>
                      </wps:style>
                      <wps:txbx>
                        <w:txbxContent>
                          <w:p w14:paraId="5FDC1372" w14:textId="77777777" w:rsidR="00C241A9" w:rsidRDefault="00C241A9" w:rsidP="00C241A9">
                            <w:pPr>
                              <w:pStyle w:val="Subtitle"/>
                              <w:rPr>
                                <w:rFonts w:cstheme="minorBidi"/>
                                <w:color w:val="FFFFFF" w:themeColor="background1"/>
                              </w:rPr>
                            </w:pPr>
                          </w:p>
                        </w:txbxContent>
                      </wps:txbx>
                      <wps:bodyPr rot="0" spcFirstLastPara="0" vertOverflow="overflow" horzOverflow="overflow" vert="horz" wrap="square" lIns="182880" tIns="45720" rIns="182880" bIns="45720" numCol="1" spcCol="0" rtlCol="0" fromWordArt="0" anchor="ctr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  <wp14:sizeRelH relativeFrom="page">
                  <wp14:pctWidth>24200</wp14:pctWidth>
                </wp14:sizeRelH>
                <wp14:sizeRelV relativeFrom="page">
                  <wp14:pctHeight>96000</wp14:pctHeight>
                </wp14:sizeRelV>
              </wp:anchor>
            </w:drawing>
          </mc:Choice>
          <mc:Fallback xmlns:w16sdtdh="http://schemas.microsoft.com/office/word/2020/wordml/sdtdatahash" xmlns:w16="http://schemas.microsoft.com/office/word/2018/wordml" xmlns:w16cid="http://schemas.microsoft.com/office/word/2016/wordml/cid" xmlns:w16cex="http://schemas.microsoft.com/office/word/2018/wordml/cex" xmlns:oel="http://schemas.microsoft.com/office/2019/extlst" xmlns:am3d="http://schemas.microsoft.com/office/drawing/2017/model3d" xmlns:aink="http://schemas.microsoft.com/office/drawing/2016/ink" xmlns:cx8="http://schemas.microsoft.com/office/drawing/2016/5/14/chartex" xmlns:cx7="http://schemas.microsoft.com/office/drawing/2016/5/13/chartex" xmlns:cx6="http://schemas.microsoft.com/office/drawing/2016/5/12/chartex" xmlns:cx5="http://schemas.microsoft.com/office/drawing/2016/5/11/chartex" xmlns:cx4="http://schemas.microsoft.com/office/drawing/2016/5/10/chartex" xmlns:cx3="http://schemas.microsoft.com/office/drawing/2016/5/9/chartex" xmlns:cx2="http://schemas.microsoft.com/office/drawing/2015/10/21/chartex">
            <w:pict>
              <v:rect w14:anchorId="1F94817D" id="Rectangle 472" o:spid="_x0000_s1028" style="position:absolute;margin-left:0;margin-top:0;width:148.1pt;height:760.3pt;z-index:251660288;visibility:visible;mso-wrap-style:square;mso-width-percent:242;mso-height-percent:960;mso-left-percent:730;mso-wrap-distance-left:9pt;mso-wrap-distance-top:0;mso-wrap-distance-right:9pt;mso-wrap-distance-bottom:0;mso-position-horizontal-relative:page;mso-position-vertical:center;mso-position-vertical-relative:page;mso-width-percent:242;mso-height-percent:960;mso-left-percent:730;mso-width-relative:page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" fillcolor="#44546a [3215]" stroked="f" strokeweight="1pt">
                <v:textbox inset="14.4pt,,14.4pt">
                  <w:txbxContent>
                    <w:p w14:paraId="5FDC1372" w14:textId="77777777" w:rsidR="00C241A9" w:rsidRDefault="00C241A9" w:rsidP="00C241A9">
                      <w:pPr>
                        <w:pStyle w:val="Subtitle"/>
                        <w:rPr>
                          <w:rFonts w:cstheme="minorBidi"/>
                          <w:color w:val="FFFFFF" w:themeColor="background1"/>
                        </w:rPr>
                      </w:pPr>
                    </w:p>
                  </w:txbxContent>
                </v:textbox>
                <w10:wrap anchorx="page" anchory="page"/>
              </v:rect>
            </w:pict>
          </mc:Fallback>
        </mc:AlternateContent>
      </w:r>
    </w:p>
    <w:p w14:paraId="23AC34A2" w14:textId="70FA53E7" w:rsidR="008D3C06" w:rsidRDefault="008D3C06">
      <w:pPr>
        <w:rPr>
          <w:lang w:val="id-ID"/>
        </w:rPr>
        <w:sectPr w:rsidR="008D3C0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0F4BA63" w14:textId="579F3FB4" w:rsidR="008D3C06" w:rsidRDefault="008D3C06" w:rsidP="003516D2">
      <w:pPr>
        <w:pStyle w:val="Heading1"/>
      </w:pPr>
      <w:bookmarkStart w:id="2" w:name="_Toc107853537"/>
      <w:r>
        <w:lastRenderedPageBreak/>
        <w:t>DAFTAR ISI</w:t>
      </w:r>
      <w:bookmarkEnd w:id="2"/>
    </w:p>
    <w:sdt>
      <w:sdtPr>
        <w:rPr>
          <w:rFonts w:ascii="Times New Roman" w:eastAsiaTheme="minorHAnsi" w:hAnsi="Times New Roman" w:cstheme="minorBidi"/>
          <w:color w:val="auto"/>
          <w:sz w:val="24"/>
          <w:szCs w:val="22"/>
          <w:lang w:val="en-ID"/>
        </w:rPr>
        <w:id w:val="371506064"/>
        <w:docPartObj>
          <w:docPartGallery w:val="Table of Contents"/>
          <w:docPartUnique/>
        </w:docPartObj>
      </w:sdtPr>
      <w:sdtEndPr>
        <w:rPr>
          <w:b/>
          <w:bCs/>
          <w:noProof/>
        </w:rPr>
      </w:sdtEndPr>
      <w:sdtContent>
        <w:p w14:paraId="62998768" w14:textId="28CFC2DB" w:rsidR="00C15177" w:rsidRDefault="00C15177">
          <w:pPr>
            <w:pStyle w:val="TOCHeading"/>
          </w:pPr>
          <w:r>
            <w:t xml:space="preserve"> </w:t>
          </w:r>
        </w:p>
        <w:p w14:paraId="0FB3CFCF" w14:textId="7222E5EC" w:rsidR="00416816" w:rsidRDefault="00C15177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r>
            <w:fldChar w:fldCharType="begin"/>
          </w:r>
          <w:r>
            <w:instrText xml:space="preserve"> TOC \o "1-3" \h \z \u </w:instrText>
          </w:r>
          <w:r>
            <w:fldChar w:fldCharType="separate"/>
          </w:r>
          <w:hyperlink w:anchor="_Toc107853537" w:history="1">
            <w:r w:rsidR="00416816" w:rsidRPr="008C0B58">
              <w:rPr>
                <w:rStyle w:val="Hyperlink"/>
                <w:noProof/>
              </w:rPr>
              <w:t>DAFTAR ISI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2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0037EE4D" w14:textId="0FD2E9A2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8" w:history="1">
            <w:r w:rsidR="00416816" w:rsidRPr="008C0B58">
              <w:rPr>
                <w:rStyle w:val="Hyperlink"/>
                <w:noProof/>
              </w:rPr>
              <w:t>BAB I INTRODUC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CBDB8FD" w14:textId="7186A58D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39" w:history="1">
            <w:r w:rsidR="00416816" w:rsidRPr="008C0B58">
              <w:rPr>
                <w:rStyle w:val="Hyperlink"/>
                <w:bCs/>
                <w:noProof/>
              </w:rPr>
              <w:t>1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urpos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3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56ECAE2" w14:textId="2B62233F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0" w:history="1">
            <w:r w:rsidR="00416816" w:rsidRPr="008C0B58">
              <w:rPr>
                <w:rStyle w:val="Hyperlink"/>
                <w:bCs/>
                <w:noProof/>
              </w:rPr>
              <w:t>1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tended Audience and Reading Sugges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66A0376" w14:textId="61AC338B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1" w:history="1">
            <w:r w:rsidR="00416816" w:rsidRPr="008C0B58">
              <w:rPr>
                <w:rStyle w:val="Hyperlink"/>
                <w:bCs/>
                <w:noProof/>
              </w:rPr>
              <w:t>1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ject Scop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3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C13AB05" w14:textId="57499BCA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2" w:history="1">
            <w:r w:rsidR="00416816" w:rsidRPr="008C0B58">
              <w:rPr>
                <w:rStyle w:val="Hyperlink"/>
                <w:bCs/>
                <w:noProof/>
              </w:rPr>
              <w:t>1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Reference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4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994C0E5" w14:textId="673CBF3D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3" w:history="1">
            <w:r w:rsidR="00416816" w:rsidRPr="008C0B58">
              <w:rPr>
                <w:rStyle w:val="Hyperlink"/>
                <w:noProof/>
              </w:rPr>
              <w:t>BAB II OVERALL DESCRIPTION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AB9087A" w14:textId="1EF748BA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4" w:history="1">
            <w:r w:rsidR="00416816" w:rsidRPr="008C0B58">
              <w:rPr>
                <w:rStyle w:val="Hyperlink"/>
                <w:bCs/>
                <w:noProof/>
              </w:rPr>
              <w:t>2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rganitation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78710C0" w14:textId="173289EE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5" w:history="1">
            <w:r w:rsidR="00416816" w:rsidRPr="008C0B58">
              <w:rPr>
                <w:rStyle w:val="Hyperlink"/>
                <w:bCs/>
                <w:noProof/>
              </w:rPr>
              <w:t>2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Product Perspectiv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39A8D30" w14:textId="68BEC7B3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6" w:history="1">
            <w:r w:rsidR="00416816" w:rsidRPr="008C0B58">
              <w:rPr>
                <w:rStyle w:val="Hyperlink"/>
                <w:bCs/>
                <w:noProof/>
              </w:rPr>
              <w:t>2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Classes and Characteristic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5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B273272" w14:textId="6E4D34DE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7" w:history="1">
            <w:r w:rsidR="00416816" w:rsidRPr="008C0B58">
              <w:rPr>
                <w:rStyle w:val="Hyperlink"/>
                <w:bCs/>
                <w:noProof/>
              </w:rPr>
              <w:t>2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perating Environmen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9C7083E" w14:textId="3B672F5D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8" w:history="1">
            <w:r w:rsidR="00416816" w:rsidRPr="008C0B58">
              <w:rPr>
                <w:rStyle w:val="Hyperlink"/>
                <w:noProof/>
              </w:rPr>
              <w:t>BAB III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39421A4" w14:textId="4CFFFF3E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49" w:history="1">
            <w:r w:rsidR="00416816" w:rsidRPr="008C0B58">
              <w:rPr>
                <w:rStyle w:val="Hyperlink"/>
                <w:bCs/>
                <w:noProof/>
              </w:rPr>
              <w:t>3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Detailed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4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DB78BB" w14:textId="6F530858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0" w:history="1">
            <w:r w:rsidR="00416816" w:rsidRPr="008C0B58">
              <w:rPr>
                <w:rStyle w:val="Hyperlink"/>
                <w:bCs/>
                <w:noProof/>
              </w:rPr>
              <w:t>3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Diagram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42B363FE" w14:textId="007D4804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1" w:history="1">
            <w:r w:rsidR="00416816" w:rsidRPr="008C0B58">
              <w:rPr>
                <w:rStyle w:val="Hyperlink"/>
                <w:bCs/>
                <w:noProof/>
              </w:rPr>
              <w:t>3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 Case Scenario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70FDABE" w14:textId="00A1C256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2" w:history="1">
            <w:r w:rsidR="00416816" w:rsidRPr="008C0B58">
              <w:rPr>
                <w:rStyle w:val="Hyperlink"/>
                <w:noProof/>
              </w:rPr>
              <w:t>SKENARIO UTAMA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2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0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36479233" w14:textId="6999ED03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3" w:history="1">
            <w:r w:rsidR="00416816" w:rsidRPr="008C0B58">
              <w:rPr>
                <w:rStyle w:val="Hyperlink"/>
                <w:noProof/>
              </w:rPr>
              <w:t>BAB IV NON FUNCTIONAL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3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6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72C08D02" w14:textId="4F34472B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4" w:history="1">
            <w:r w:rsidR="00416816" w:rsidRPr="008C0B58">
              <w:rPr>
                <w:rStyle w:val="Hyperlink"/>
                <w:noProof/>
              </w:rPr>
              <w:t>BAB V DATA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4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EE87CD" w14:textId="0EFEA6F3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5" w:history="1">
            <w:r w:rsidR="00416816" w:rsidRPr="008C0B58">
              <w:rPr>
                <w:rStyle w:val="Hyperlink"/>
                <w:bCs/>
                <w:noProof/>
              </w:rPr>
              <w:t>5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In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5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CDCA9E6" w14:textId="66A27EB9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6" w:history="1">
            <w:r w:rsidR="00416816" w:rsidRPr="008C0B58">
              <w:rPr>
                <w:rStyle w:val="Hyperlink"/>
                <w:bCs/>
                <w:noProof/>
              </w:rPr>
              <w:t>5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Output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6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7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6EC203" w14:textId="10AB6B55" w:rsidR="00416816" w:rsidRDefault="00D13AC1">
          <w:pPr>
            <w:pStyle w:val="TOC1"/>
            <w:tabs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7" w:history="1">
            <w:r w:rsidR="00416816" w:rsidRPr="008C0B58">
              <w:rPr>
                <w:rStyle w:val="Hyperlink"/>
                <w:noProof/>
              </w:rPr>
              <w:t>BAB VI INTERFACE REQUIREMENTS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7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6C159E51" w14:textId="339C9E16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8" w:history="1">
            <w:r w:rsidR="00416816" w:rsidRPr="008C0B58">
              <w:rPr>
                <w:rStyle w:val="Hyperlink"/>
                <w:bCs/>
                <w:noProof/>
              </w:rPr>
              <w:t>6.1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User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8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467703B" w14:textId="5F626DD3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59" w:history="1">
            <w:r w:rsidR="00416816" w:rsidRPr="008C0B58">
              <w:rPr>
                <w:rStyle w:val="Hyperlink"/>
                <w:bCs/>
                <w:noProof/>
              </w:rPr>
              <w:t>6.2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Hard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59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5F494300" w14:textId="76D4D510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0" w:history="1">
            <w:r w:rsidR="00416816" w:rsidRPr="008C0B58">
              <w:rPr>
                <w:rStyle w:val="Hyperlink"/>
                <w:bCs/>
                <w:noProof/>
              </w:rPr>
              <w:t>6.3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Software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0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89C405A" w14:textId="0F7994FC" w:rsidR="00416816" w:rsidRDefault="00D13AC1">
          <w:pPr>
            <w:pStyle w:val="TOC2"/>
            <w:tabs>
              <w:tab w:val="left" w:pos="880"/>
              <w:tab w:val="right" w:leader="dot" w:pos="7927"/>
            </w:tabs>
            <w:rPr>
              <w:rFonts w:asciiTheme="minorHAnsi" w:eastAsiaTheme="minorEastAsia" w:hAnsiTheme="minorHAnsi"/>
              <w:noProof/>
              <w:sz w:val="22"/>
              <w:lang w:val="en-US"/>
            </w:rPr>
          </w:pPr>
          <w:hyperlink w:anchor="_Toc107853561" w:history="1">
            <w:r w:rsidR="00416816" w:rsidRPr="008C0B58">
              <w:rPr>
                <w:rStyle w:val="Hyperlink"/>
                <w:bCs/>
                <w:noProof/>
              </w:rPr>
              <w:t>6.4.</w:t>
            </w:r>
            <w:r w:rsidR="00416816">
              <w:rPr>
                <w:rFonts w:asciiTheme="minorHAnsi" w:eastAsiaTheme="minorEastAsia" w:hAnsiTheme="minorHAnsi"/>
                <w:noProof/>
                <w:sz w:val="22"/>
                <w:lang w:val="en-US"/>
              </w:rPr>
              <w:tab/>
            </w:r>
            <w:r w:rsidR="00416816" w:rsidRPr="008C0B58">
              <w:rPr>
                <w:rStyle w:val="Hyperlink"/>
                <w:bCs/>
                <w:noProof/>
              </w:rPr>
              <w:t>Communication Interface</w:t>
            </w:r>
            <w:r w:rsidR="00416816">
              <w:rPr>
                <w:noProof/>
                <w:webHidden/>
              </w:rPr>
              <w:tab/>
            </w:r>
            <w:r w:rsidR="00416816">
              <w:rPr>
                <w:noProof/>
                <w:webHidden/>
              </w:rPr>
              <w:fldChar w:fldCharType="begin"/>
            </w:r>
            <w:r w:rsidR="00416816">
              <w:rPr>
                <w:noProof/>
                <w:webHidden/>
              </w:rPr>
              <w:instrText xml:space="preserve"> PAGEREF _Toc107853561 \h </w:instrText>
            </w:r>
            <w:r w:rsidR="00416816">
              <w:rPr>
                <w:noProof/>
                <w:webHidden/>
              </w:rPr>
            </w:r>
            <w:r w:rsidR="00416816">
              <w:rPr>
                <w:noProof/>
                <w:webHidden/>
              </w:rPr>
              <w:fldChar w:fldCharType="separate"/>
            </w:r>
            <w:r w:rsidR="0091298E">
              <w:rPr>
                <w:noProof/>
                <w:webHidden/>
              </w:rPr>
              <w:t>18</w:t>
            </w:r>
            <w:r w:rsidR="00416816">
              <w:rPr>
                <w:noProof/>
                <w:webHidden/>
              </w:rPr>
              <w:fldChar w:fldCharType="end"/>
            </w:r>
          </w:hyperlink>
        </w:p>
        <w:p w14:paraId="135BD122" w14:textId="3D5D7F02" w:rsidR="00C15177" w:rsidRDefault="00C15177" w:rsidP="00E076DA">
          <w:r>
            <w:rPr>
              <w:b/>
              <w:bCs/>
              <w:noProof/>
            </w:rPr>
            <w:fldChar w:fldCharType="end"/>
          </w:r>
        </w:p>
      </w:sdtContent>
    </w:sdt>
    <w:p w14:paraId="5C7B9B73" w14:textId="7FEA0CA9" w:rsidR="00C15177" w:rsidRDefault="00C15177" w:rsidP="003516D2">
      <w:pPr>
        <w:pStyle w:val="Heading1"/>
        <w:sectPr w:rsidR="00C15177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12C0EE8C" w14:textId="58178641" w:rsidR="008D3C06" w:rsidRDefault="008D3C06" w:rsidP="00DE2DE7">
      <w:pPr>
        <w:pStyle w:val="Heading1"/>
      </w:pPr>
      <w:bookmarkStart w:id="3" w:name="_Toc107853538"/>
      <w:r>
        <w:lastRenderedPageBreak/>
        <w:t>BAB I</w:t>
      </w:r>
      <w:r w:rsidR="009961AC">
        <w:t xml:space="preserve"> </w:t>
      </w:r>
      <w:r>
        <w:t>INTRODUCTION</w:t>
      </w:r>
      <w:bookmarkEnd w:id="3"/>
    </w:p>
    <w:p w14:paraId="31692845" w14:textId="7373C997" w:rsidR="00FE4C59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4" w:name="_Toc107853539"/>
      <w:r w:rsidRPr="00F656BB">
        <w:rPr>
          <w:b w:val="0"/>
          <w:bCs/>
        </w:rPr>
        <w:t>Purpose</w:t>
      </w:r>
      <w:bookmarkEnd w:id="4"/>
    </w:p>
    <w:p w14:paraId="3C09A10A" w14:textId="012AAC09" w:rsidR="00521E37" w:rsidRDefault="00535C4F" w:rsidP="00535C4F">
      <w:pPr>
        <w:ind w:left="426" w:firstLine="294"/>
        <w:jc w:val="both"/>
        <w:rPr>
          <w:rFonts w:cs="Times New Roman"/>
          <w:color w:val="000000" w:themeColor="text1"/>
          <w:szCs w:val="24"/>
          <w:shd w:val="clear" w:color="auto" w:fill="FFFFFF"/>
        </w:rPr>
      </w:pP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ini terdiri dari beberapa bagian yang digunakan untuk </w:t>
      </w:r>
      <w:r w:rsidRPr="00535C4F">
        <w:rPr>
          <w:rFonts w:cs="Times New Roman"/>
          <w:color w:val="000000" w:themeColor="text1"/>
          <w:szCs w:val="24"/>
        </w:rPr>
        <w:t>menambah, mengatur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535C4F">
        <w:rPr>
          <w:rFonts w:cs="Times New Roman"/>
          <w:color w:val="000000" w:themeColor="text1"/>
          <w:szCs w:val="24"/>
        </w:rPr>
        <w:t>menyediakan layan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yang mendukung </w:t>
      </w:r>
      <w:r w:rsidRPr="00535C4F">
        <w:rPr>
          <w:rFonts w:cs="Times New Roman"/>
          <w:color w:val="000000" w:themeColor="text1"/>
          <w:szCs w:val="24"/>
        </w:rPr>
        <w:t>fungsionalita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. </w:t>
      </w:r>
      <w:r w:rsidRPr="00535C4F">
        <w:rPr>
          <w:rFonts w:cs="Times New Roman"/>
          <w:color w:val="000000" w:themeColor="text1"/>
          <w:szCs w:val="24"/>
        </w:rPr>
        <w:t>Di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rpustakaan pasti </w:t>
      </w:r>
      <w:r w:rsidRPr="00535C4F">
        <w:rPr>
          <w:rFonts w:cs="Times New Roman"/>
          <w:color w:val="000000" w:themeColor="text1"/>
          <w:szCs w:val="24"/>
        </w:rPr>
        <w:t>ad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banyak orang yang membaca, </w:t>
      </w:r>
      <w:r w:rsidRPr="00535C4F">
        <w:rPr>
          <w:rFonts w:cs="Times New Roman"/>
          <w:color w:val="000000" w:themeColor="text1"/>
          <w:szCs w:val="24"/>
        </w:rPr>
        <w:t>meminjam, mengembalikan, dll setiap hari.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layanan dari </w:t>
      </w:r>
      <w:r w:rsidRPr="00535C4F">
        <w:rPr>
          <w:rFonts w:cs="Times New Roman"/>
          <w:color w:val="000000" w:themeColor="text1"/>
          <w:szCs w:val="24"/>
        </w:rPr>
        <w:t>kegiat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tersebut dan pengelolaan data perpustakaan yang terkomputerisasi dalam sistem informasi perpustakaan tentunya </w:t>
      </w:r>
      <w:r w:rsidRPr="00535C4F">
        <w:rPr>
          <w:rFonts w:cs="Times New Roman"/>
          <w:color w:val="000000" w:themeColor="text1"/>
          <w:szCs w:val="24"/>
        </w:rPr>
        <w:t>akan membantu staf perpustaka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lam </w:t>
      </w:r>
      <w:r w:rsidRPr="00535C4F">
        <w:rPr>
          <w:rFonts w:cs="Times New Roman"/>
          <w:color w:val="000000" w:themeColor="text1"/>
          <w:szCs w:val="24"/>
        </w:rPr>
        <w:t>mengelola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ta perpustakaan, </w:t>
      </w:r>
      <w:r w:rsidRPr="00535C4F">
        <w:rPr>
          <w:rFonts w:cs="Times New Roman"/>
          <w:color w:val="000000" w:themeColor="text1"/>
          <w:szCs w:val="24"/>
        </w:rPr>
        <w:t>proses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minjaman, </w:t>
      </w:r>
      <w:r w:rsidRPr="00535C4F">
        <w:rPr>
          <w:rFonts w:cs="Times New Roman"/>
          <w:color w:val="000000" w:themeColor="text1"/>
          <w:szCs w:val="24"/>
        </w:rPr>
        <w:t>biaya,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dan pengembalian </w:t>
      </w:r>
      <w:r w:rsidRPr="00535C4F">
        <w:rPr>
          <w:rFonts w:cs="Times New Roman"/>
          <w:color w:val="000000" w:themeColor="text1"/>
          <w:szCs w:val="24"/>
        </w:rPr>
        <w:t>buku, sehingga memudahk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pengunjung perpustakaan </w:t>
      </w:r>
      <w:r w:rsidRPr="00535C4F">
        <w:rPr>
          <w:rFonts w:cs="Times New Roman"/>
          <w:color w:val="000000" w:themeColor="text1"/>
          <w:szCs w:val="24"/>
        </w:rPr>
        <w:t>dengan</w:t>
      </w:r>
      <w:r w:rsidRPr="00535C4F">
        <w:rPr>
          <w:rFonts w:cs="Times New Roman"/>
          <w:color w:val="000000" w:themeColor="text1"/>
          <w:szCs w:val="24"/>
          <w:shd w:val="clear" w:color="auto" w:fill="FFFFFF"/>
        </w:rPr>
        <w:t xml:space="preserve"> informasi perpustakaan.</w:t>
      </w:r>
    </w:p>
    <w:p w14:paraId="5D169149" w14:textId="1D03CCAF" w:rsidR="00183A97" w:rsidRPr="00183A97" w:rsidRDefault="00183A97" w:rsidP="00535C4F">
      <w:pPr>
        <w:ind w:left="426" w:firstLine="294"/>
        <w:jc w:val="both"/>
        <w:rPr>
          <w:rFonts w:cs="Times New Roman"/>
          <w:color w:val="000000" w:themeColor="text1"/>
          <w:szCs w:val="24"/>
        </w:rPr>
      </w:pP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Sistem perpustakaan yang dirancang akan membantu </w:t>
      </w:r>
      <w:r w:rsidRPr="00183A97">
        <w:rPr>
          <w:rFonts w:cs="Times New Roman"/>
          <w:color w:val="000000" w:themeColor="text1"/>
          <w:szCs w:val="24"/>
        </w:rPr>
        <w:t>mengatur kegiatan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i </w:t>
      </w:r>
      <w:r w:rsidRPr="00183A97">
        <w:rPr>
          <w:rFonts w:cs="Times New Roman"/>
          <w:color w:val="000000" w:themeColor="text1"/>
          <w:szCs w:val="24"/>
        </w:rPr>
        <w:t>perpustakaan, memudahkan untuk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mendapatkan buku, membaca buku, meminjam </w:t>
      </w:r>
      <w:r w:rsidRPr="00183A97">
        <w:rPr>
          <w:rFonts w:cs="Times New Roman"/>
          <w:color w:val="000000" w:themeColor="text1"/>
          <w:szCs w:val="24"/>
        </w:rPr>
        <w:t>buku,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183A97">
        <w:rPr>
          <w:rFonts w:cs="Times New Roman"/>
          <w:color w:val="000000" w:themeColor="text1"/>
          <w:szCs w:val="24"/>
        </w:rPr>
        <w:t>masih banyak lagi</w:t>
      </w:r>
      <w:r w:rsidRPr="00183A97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3A97">
        <w:rPr>
          <w:rFonts w:cs="Times New Roman"/>
          <w:color w:val="000000" w:themeColor="text1"/>
          <w:szCs w:val="24"/>
        </w:rPr>
        <w:t>dibutuhkan. Seorang pustakawan.</w:t>
      </w:r>
    </w:p>
    <w:p w14:paraId="2B761CC2" w14:textId="62CF9F3B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5" w:name="_Toc107853540"/>
      <w:r w:rsidRPr="00F656BB">
        <w:rPr>
          <w:b w:val="0"/>
          <w:bCs/>
        </w:rPr>
        <w:t>Intended Audience and Reading Suggestions</w:t>
      </w:r>
      <w:bookmarkEnd w:id="5"/>
    </w:p>
    <w:p w14:paraId="521C7B17" w14:textId="4918FBE3" w:rsidR="00A51C1D" w:rsidRDefault="009E2987" w:rsidP="009E2987">
      <w:pPr>
        <w:ind w:left="426" w:firstLine="294"/>
        <w:rPr>
          <w:lang w:val="id-ID"/>
        </w:rPr>
      </w:pPr>
      <w:r>
        <w:rPr>
          <w:lang w:val="id-ID"/>
        </w:rPr>
        <w:t>Sasaran pembaca dari pembuatan SRS ini ditunjukan kepada pihak-pihak seperti berikut:</w:t>
      </w:r>
    </w:p>
    <w:p w14:paraId="5E841B3D" w14:textId="631D8C33" w:rsidR="009860E0" w:rsidRDefault="00A07B34" w:rsidP="009860E0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Anggota</w:t>
      </w:r>
    </w:p>
    <w:p w14:paraId="6932A226" w14:textId="3A685D81" w:rsidR="007722BD" w:rsidRPr="00D24033" w:rsidRDefault="00A07B34" w:rsidP="00D24033">
      <w:pPr>
        <w:pStyle w:val="ListParagraph"/>
        <w:numPr>
          <w:ilvl w:val="0"/>
          <w:numId w:val="16"/>
        </w:numPr>
        <w:rPr>
          <w:lang w:val="id-ID"/>
        </w:rPr>
      </w:pPr>
      <w:r>
        <w:rPr>
          <w:lang w:val="id-ID"/>
        </w:rPr>
        <w:t>Pustakawan</w:t>
      </w:r>
    </w:p>
    <w:p w14:paraId="539EFA20" w14:textId="15AC6733" w:rsidR="0096480D" w:rsidRDefault="003D5033" w:rsidP="00715E7B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6" w:name="_Toc107853541"/>
      <w:r w:rsidRPr="00F656BB">
        <w:rPr>
          <w:b w:val="0"/>
          <w:bCs/>
        </w:rPr>
        <w:t>Project Scope</w:t>
      </w:r>
      <w:bookmarkEnd w:id="6"/>
    </w:p>
    <w:p w14:paraId="3990B2AC" w14:textId="152E84B0" w:rsidR="002F0F99" w:rsidRDefault="00962954" w:rsidP="000E480C">
      <w:pPr>
        <w:ind w:left="426" w:firstLine="294"/>
        <w:jc w:val="both"/>
        <w:rPr>
          <w:rFonts w:cs="Times New Roman"/>
        </w:rPr>
      </w:pPr>
      <w:r>
        <w:rPr>
          <w:rFonts w:cs="Times New Roman"/>
        </w:rPr>
        <w:t>Sistem ini diharapkan mampu membantu segala urusan dalam mengelola perpustakaan yang akan membantu pustakawan menjalankan tugasnya dengan baik.</w:t>
      </w:r>
    </w:p>
    <w:p w14:paraId="34A51E45" w14:textId="10CF9BAD" w:rsidR="00996FA4" w:rsidRPr="00996FA4" w:rsidRDefault="00996FA4" w:rsidP="004725BD">
      <w:pPr>
        <w:ind w:firstLine="426"/>
        <w:jc w:val="both"/>
        <w:rPr>
          <w:rFonts w:cs="Times New Roman"/>
          <w:lang w:val="id-ID"/>
        </w:rPr>
      </w:pPr>
      <w:r>
        <w:rPr>
          <w:rFonts w:cs="Times New Roman"/>
          <w:lang w:val="id-ID"/>
        </w:rPr>
        <w:t>Manfaat yang diberikan:</w:t>
      </w:r>
    </w:p>
    <w:p w14:paraId="11FFC937" w14:textId="72D7384B" w:rsidR="00715E7B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Anggota</w:t>
      </w:r>
    </w:p>
    <w:p w14:paraId="45979107" w14:textId="6843F311" w:rsidR="00970A3D" w:rsidRDefault="00970A3D" w:rsidP="00970A3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untuk melakukan pendaftaran keanggotaan</w:t>
      </w:r>
      <w:r w:rsidR="00E27F64">
        <w:rPr>
          <w:lang w:val="id-ID"/>
        </w:rPr>
        <w:t>.</w:t>
      </w:r>
    </w:p>
    <w:p w14:paraId="73BB2EF9" w14:textId="04CC2395" w:rsidR="00A852DD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minjam buku</w:t>
      </w:r>
      <w:r w:rsidR="001040FE">
        <w:rPr>
          <w:lang w:val="id-ID"/>
        </w:rPr>
        <w:t>.</w:t>
      </w:r>
    </w:p>
    <w:p w14:paraId="078D242E" w14:textId="0C6BC23E" w:rsidR="000C3D42" w:rsidRDefault="000C3D42" w:rsidP="000C3D42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udahkan anggota dalam melihat tanggal peminjaman dan pengembalian serta denda.</w:t>
      </w:r>
    </w:p>
    <w:p w14:paraId="6929A763" w14:textId="44C96A72" w:rsidR="002F0F99" w:rsidRDefault="002F0F99" w:rsidP="002F0F99">
      <w:pPr>
        <w:pStyle w:val="ListParagraph"/>
        <w:numPr>
          <w:ilvl w:val="0"/>
          <w:numId w:val="17"/>
        </w:numPr>
        <w:jc w:val="both"/>
        <w:rPr>
          <w:lang w:val="id-ID"/>
        </w:rPr>
      </w:pPr>
      <w:r>
        <w:rPr>
          <w:lang w:val="id-ID"/>
        </w:rPr>
        <w:t>Pustakawan</w:t>
      </w:r>
    </w:p>
    <w:p w14:paraId="7E0576A5" w14:textId="676E144A" w:rsidR="0019702D" w:rsidRDefault="002416C2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permudah dalam mengelola data buku dan anggota</w:t>
      </w:r>
      <w:r w:rsidR="007E2C0F">
        <w:rPr>
          <w:lang w:val="id-ID"/>
        </w:rPr>
        <w:t>.</w:t>
      </w:r>
    </w:p>
    <w:p w14:paraId="65FFA49B" w14:textId="0BEB4D9F" w:rsidR="002416C2" w:rsidRDefault="0045390C" w:rsidP="0019702D">
      <w:pPr>
        <w:pStyle w:val="ListParagraph"/>
        <w:numPr>
          <w:ilvl w:val="0"/>
          <w:numId w:val="18"/>
        </w:numPr>
        <w:jc w:val="both"/>
        <w:rPr>
          <w:lang w:val="id-ID"/>
        </w:rPr>
      </w:pPr>
      <w:r>
        <w:rPr>
          <w:lang w:val="id-ID"/>
        </w:rPr>
        <w:t>Meminimalisir kesalahan yang terjadi dalam peminjaman buku.</w:t>
      </w:r>
    </w:p>
    <w:p w14:paraId="5D0D9704" w14:textId="0197D850" w:rsidR="003A1068" w:rsidRDefault="003A1068" w:rsidP="003A1068">
      <w:pPr>
        <w:ind w:left="426"/>
        <w:jc w:val="both"/>
        <w:rPr>
          <w:lang w:val="id-ID"/>
        </w:rPr>
      </w:pPr>
      <w:r>
        <w:rPr>
          <w:lang w:val="id-ID"/>
        </w:rPr>
        <w:t>Tujuan</w:t>
      </w:r>
    </w:p>
    <w:p w14:paraId="385F1152" w14:textId="0AEAE7DD" w:rsidR="003A1068" w:rsidRPr="003A1068" w:rsidRDefault="00006B10" w:rsidP="00EE16D1">
      <w:pPr>
        <w:ind w:left="426" w:firstLine="294"/>
        <w:jc w:val="both"/>
        <w:rPr>
          <w:lang w:val="id-ID"/>
        </w:rPr>
      </w:pPr>
      <w:r>
        <w:rPr>
          <w:lang w:val="id-ID"/>
        </w:rPr>
        <w:t>Aplikasi ini bertujuan untuk membangun sistem perpustakaan yang terorganisir dalam mengelola perpustakaan yang nantinya akan digunakan oleh pustakawan dan anggota perpustakaan.</w:t>
      </w:r>
    </w:p>
    <w:p w14:paraId="7D4C7AC7" w14:textId="326226FD" w:rsidR="003D5033" w:rsidRDefault="003D5033" w:rsidP="003D5033">
      <w:pPr>
        <w:pStyle w:val="Heading2"/>
        <w:numPr>
          <w:ilvl w:val="1"/>
          <w:numId w:val="5"/>
        </w:numPr>
        <w:ind w:left="426" w:hanging="426"/>
        <w:rPr>
          <w:b w:val="0"/>
          <w:bCs/>
        </w:rPr>
      </w:pPr>
      <w:bookmarkStart w:id="7" w:name="_Toc107853542"/>
      <w:r w:rsidRPr="00F656BB">
        <w:rPr>
          <w:b w:val="0"/>
          <w:bCs/>
        </w:rPr>
        <w:lastRenderedPageBreak/>
        <w:t>References</w:t>
      </w:r>
      <w:bookmarkEnd w:id="7"/>
    </w:p>
    <w:p w14:paraId="6E715C11" w14:textId="0B5A0A42" w:rsidR="00996FA4" w:rsidRDefault="00792E05" w:rsidP="00996FA4">
      <w:pPr>
        <w:ind w:left="426" w:firstLine="294"/>
        <w:rPr>
          <w:lang w:val="id-ID"/>
        </w:rPr>
      </w:pPr>
      <w:r>
        <w:rPr>
          <w:lang w:val="id-ID"/>
        </w:rPr>
        <w:t>Dokumen – dokumen yang digunakan sebagai Software Requirement atau SKPL (Spesifikasi Kebutuhan Perangkat Lunak) ini sebagai berikut:</w:t>
      </w:r>
    </w:p>
    <w:p w14:paraId="1848467E" w14:textId="28786255" w:rsidR="00776731" w:rsidRDefault="00867661" w:rsidP="00C4186C">
      <w:pPr>
        <w:ind w:left="426"/>
        <w:jc w:val="both"/>
        <w:rPr>
          <w:lang w:val="id-ID"/>
        </w:rPr>
      </w:pPr>
      <w:r>
        <w:rPr>
          <w:rFonts w:cs="Times New Roman"/>
          <w:lang w:val="id-ID"/>
        </w:rPr>
        <w:t>Umbara, F. (2022)</w:t>
      </w:r>
      <w:r w:rsidR="00771FEF">
        <w:rPr>
          <w:rFonts w:cs="Times New Roman"/>
          <w:lang w:val="id-ID"/>
        </w:rPr>
        <w:t>. MODUL ANALISIS DAN PERANCANGAN PERANGKAT LUNAK</w:t>
      </w:r>
    </w:p>
    <w:p w14:paraId="4501CF5F" w14:textId="4C825631" w:rsidR="0007710E" w:rsidRPr="0007710E" w:rsidRDefault="0007710E" w:rsidP="00FD1F6C">
      <w:pPr>
        <w:widowControl w:val="0"/>
        <w:autoSpaceDE w:val="0"/>
        <w:autoSpaceDN w:val="0"/>
        <w:adjustRightInd w:val="0"/>
        <w:spacing w:line="240" w:lineRule="auto"/>
        <w:ind w:left="480" w:hanging="54"/>
        <w:jc w:val="both"/>
        <w:rPr>
          <w:rFonts w:cs="Times New Roman"/>
          <w:noProof/>
        </w:rPr>
      </w:pPr>
      <w:r>
        <w:rPr>
          <w:lang w:val="id-ID"/>
        </w:rPr>
        <w:fldChar w:fldCharType="begin" w:fldLock="1"/>
      </w:r>
      <w:r>
        <w:rPr>
          <w:lang w:val="id-ID"/>
        </w:rPr>
        <w:instrText xml:space="preserve">ADDIN Mendeley Bibliography CSL_BIBLIOGRAPHY </w:instrText>
      </w:r>
      <w:r>
        <w:rPr>
          <w:lang w:val="id-ID"/>
        </w:rPr>
        <w:fldChar w:fldCharType="separate"/>
      </w:r>
      <w:r w:rsidRPr="0007710E">
        <w:rPr>
          <w:rFonts w:cs="Times New Roman"/>
          <w:noProof/>
          <w:szCs w:val="24"/>
        </w:rPr>
        <w:t xml:space="preserve">Rahayu, S., Satria, E., &amp; Cahyana, R. (2012). PENGEMBANGAN APLIKASI KATALOG ONLINE DI PERPUSTAKAAN SEKOLAH TINGGI TEKNOLOGI GARUT. </w:t>
      </w:r>
      <w:r w:rsidRPr="0007710E">
        <w:rPr>
          <w:rFonts w:cs="Times New Roman"/>
          <w:i/>
          <w:iCs/>
          <w:noProof/>
          <w:szCs w:val="24"/>
        </w:rPr>
        <w:t>Teknovasi</w:t>
      </w:r>
      <w:r w:rsidRPr="0007710E">
        <w:rPr>
          <w:rFonts w:cs="Times New Roman"/>
          <w:noProof/>
          <w:szCs w:val="24"/>
        </w:rPr>
        <w:t>, 319–326.</w:t>
      </w:r>
    </w:p>
    <w:p w14:paraId="30B05434" w14:textId="37D048B7" w:rsidR="0007710E" w:rsidRDefault="0007710E" w:rsidP="00FD1F6C">
      <w:pPr>
        <w:ind w:left="426" w:firstLine="294"/>
        <w:jc w:val="both"/>
        <w:rPr>
          <w:lang w:val="id-ID"/>
        </w:rPr>
      </w:pPr>
      <w:r>
        <w:rPr>
          <w:lang w:val="id-ID"/>
        </w:rPr>
        <w:fldChar w:fldCharType="end"/>
      </w:r>
    </w:p>
    <w:p w14:paraId="5A99F53B" w14:textId="77CA734B" w:rsidR="001A4DCF" w:rsidRDefault="001A4DCF" w:rsidP="00DE2DE7">
      <w:pPr>
        <w:pStyle w:val="Heading1"/>
        <w:sectPr w:rsidR="001A4DCF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200D6D33" w14:textId="5025F92C" w:rsidR="008D3C06" w:rsidRDefault="008D3C06" w:rsidP="00C647C3">
      <w:pPr>
        <w:pStyle w:val="Heading1"/>
      </w:pPr>
      <w:bookmarkStart w:id="8" w:name="_Toc107853543"/>
      <w:r>
        <w:lastRenderedPageBreak/>
        <w:t>BAB II</w:t>
      </w:r>
      <w:r w:rsidR="009961AC">
        <w:t xml:space="preserve"> </w:t>
      </w:r>
      <w:r>
        <w:t>OVERALL DESCRIPTION</w:t>
      </w:r>
      <w:bookmarkEnd w:id="8"/>
    </w:p>
    <w:p w14:paraId="78386FDE" w14:textId="77777777" w:rsidR="00204A16" w:rsidRDefault="00204A16" w:rsidP="00C647C3">
      <w:pPr>
        <w:pStyle w:val="Heading1"/>
      </w:pPr>
    </w:p>
    <w:p w14:paraId="249AAA0F" w14:textId="57937E93" w:rsidR="00380FFE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9" w:name="_Toc107853544"/>
      <w:r w:rsidRPr="00F54D87">
        <w:rPr>
          <w:b w:val="0"/>
          <w:bCs/>
        </w:rPr>
        <w:t>Organitations</w:t>
      </w:r>
      <w:bookmarkEnd w:id="9"/>
    </w:p>
    <w:p w14:paraId="506BBDDE" w14:textId="70DA25C9" w:rsidR="00775692" w:rsidRDefault="00775692" w:rsidP="003749E5">
      <w:pPr>
        <w:ind w:left="426" w:firstLine="294"/>
        <w:jc w:val="both"/>
      </w:pPr>
      <w:r>
        <w:t xml:space="preserve">Perpustakaan </w:t>
      </w:r>
      <w:r w:rsidR="003749E5">
        <w:rPr>
          <w:lang w:val="id-ID"/>
        </w:rPr>
        <w:t xml:space="preserve">sekolah </w:t>
      </w:r>
      <w:r>
        <w:t xml:space="preserve">merupakan perpustakaan yang memberikan akses terhadap buku-buku yang ada di </w:t>
      </w:r>
      <w:r w:rsidR="003749E5">
        <w:rPr>
          <w:lang w:val="id-ID"/>
        </w:rPr>
        <w:t>sekolah</w:t>
      </w:r>
      <w:r>
        <w:t xml:space="preserve"> bagi semua </w:t>
      </w:r>
      <w:r w:rsidR="003749E5">
        <w:rPr>
          <w:lang w:val="id-ID"/>
        </w:rPr>
        <w:t>siswa</w:t>
      </w:r>
      <w:r>
        <w:t xml:space="preserve"> yang </w:t>
      </w:r>
      <w:r w:rsidR="0092662E">
        <w:rPr>
          <w:lang w:val="id-ID"/>
        </w:rPr>
        <w:t>berada di</w:t>
      </w:r>
      <w:r>
        <w:t xml:space="preserve"> perpustakaan ini berasal dari </w:t>
      </w:r>
      <w:r w:rsidR="0092662E">
        <w:rPr>
          <w:lang w:val="id-ID"/>
        </w:rPr>
        <w:t>sekolah</w:t>
      </w:r>
      <w:r>
        <w:t xml:space="preserve"> itu sendiri.</w:t>
      </w:r>
    </w:p>
    <w:p w14:paraId="6A8A241E" w14:textId="4E7538E2" w:rsidR="007D4CA4" w:rsidRDefault="007D4CA4" w:rsidP="007D4CA4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Visi</w:t>
      </w:r>
    </w:p>
    <w:p w14:paraId="02141290" w14:textId="2D469896" w:rsidR="003702E6" w:rsidRPr="00A60DBE" w:rsidRDefault="00A60DBE" w:rsidP="00A60DBE">
      <w:pPr>
        <w:pStyle w:val="ListParagraph"/>
        <w:jc w:val="both"/>
        <w:rPr>
          <w:rFonts w:cs="Times New Roman"/>
          <w:color w:val="000000" w:themeColor="text1"/>
          <w:szCs w:val="24"/>
          <w:lang w:val="id-ID"/>
        </w:rPr>
      </w:pPr>
      <w:r w:rsidRPr="00A60DBE">
        <w:rPr>
          <w:rFonts w:cs="Times New Roman"/>
          <w:color w:val="000000" w:themeColor="text1"/>
          <w:szCs w:val="24"/>
        </w:rPr>
        <w:t>Memberik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</w:t>
      </w:r>
      <w:r w:rsidRPr="00A60DBE">
        <w:rPr>
          <w:rFonts w:cs="Times New Roman"/>
          <w:color w:val="000000" w:themeColor="text1"/>
          <w:szCs w:val="24"/>
        </w:rPr>
        <w:t>pengetahuan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ada masyarakat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ningkatkan kualitas </w:t>
      </w:r>
      <w:r w:rsidRPr="00A60DBE">
        <w:rPr>
          <w:rFonts w:cs="Times New Roman"/>
          <w:color w:val="000000" w:themeColor="text1"/>
          <w:szCs w:val="24"/>
        </w:rPr>
        <w:t>masyarakat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emiliki </w:t>
      </w:r>
      <w:r w:rsidRPr="00A60DBE">
        <w:rPr>
          <w:rFonts w:cs="Times New Roman"/>
          <w:color w:val="000000" w:themeColor="text1"/>
          <w:szCs w:val="24"/>
        </w:rPr>
        <w:t>ilmu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yang berguna </w:t>
      </w:r>
      <w:r w:rsidRPr="00A60DBE">
        <w:rPr>
          <w:rFonts w:cs="Times New Roman"/>
          <w:color w:val="000000" w:themeColor="text1"/>
          <w:szCs w:val="24"/>
        </w:rPr>
        <w:t>untuk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kepentingan bersama, </w:t>
      </w:r>
      <w:r w:rsidRPr="00A60DBE">
        <w:rPr>
          <w:rFonts w:cs="Times New Roman"/>
          <w:color w:val="000000" w:themeColor="text1"/>
          <w:szCs w:val="24"/>
        </w:rPr>
        <w:t>dan memperoleh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ilmu pengetahuan dan teknologi yang berguna dan bermanfaat </w:t>
      </w:r>
      <w:r w:rsidRPr="00A60DBE">
        <w:rPr>
          <w:rFonts w:cs="Times New Roman"/>
          <w:color w:val="000000" w:themeColor="text1"/>
          <w:szCs w:val="24"/>
        </w:rPr>
        <w:t>bagi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masyarakat, </w:t>
      </w:r>
      <w:r w:rsidRPr="00A60DBE">
        <w:rPr>
          <w:rFonts w:cs="Times New Roman"/>
          <w:color w:val="000000" w:themeColor="text1"/>
          <w:szCs w:val="24"/>
        </w:rPr>
        <w:t>negara,</w:t>
      </w:r>
      <w:r w:rsidRPr="00A60DBE">
        <w:rPr>
          <w:rFonts w:cs="Times New Roman"/>
          <w:color w:val="000000" w:themeColor="text1"/>
          <w:szCs w:val="24"/>
          <w:shd w:val="clear" w:color="auto" w:fill="FFFFFF"/>
        </w:rPr>
        <w:t xml:space="preserve"> dan negara.</w:t>
      </w:r>
    </w:p>
    <w:p w14:paraId="7D8579F6" w14:textId="4C54EF37" w:rsidR="00C7204A" w:rsidRDefault="007D4CA4" w:rsidP="00903C09">
      <w:pPr>
        <w:pStyle w:val="ListParagraph"/>
        <w:numPr>
          <w:ilvl w:val="0"/>
          <w:numId w:val="19"/>
        </w:numPr>
        <w:rPr>
          <w:lang w:val="id-ID"/>
        </w:rPr>
      </w:pPr>
      <w:r w:rsidRPr="007D4CA4">
        <w:rPr>
          <w:lang w:val="id-ID"/>
        </w:rPr>
        <w:t>Misi</w:t>
      </w:r>
    </w:p>
    <w:p w14:paraId="693FD250" w14:textId="77777777" w:rsidR="008D3381" w:rsidRDefault="00903C09" w:rsidP="008D3381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903C09">
        <w:rPr>
          <w:lang w:val="id-ID"/>
        </w:rPr>
        <w:t>Menyediakan akses untuk mengetahui dan mempelajari ilmu yang disediakan</w:t>
      </w:r>
    </w:p>
    <w:p w14:paraId="2DB991CE" w14:textId="77777777" w:rsidR="0040673F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8D3381">
        <w:rPr>
          <w:lang w:val="id-ID"/>
        </w:rPr>
        <w:t>Menyediakan layanan informasi sesuai dengan kebutuhan pemakainya</w:t>
      </w:r>
    </w:p>
    <w:p w14:paraId="7169FD53" w14:textId="24C2A5EC" w:rsidR="00903C09" w:rsidRDefault="00903C09" w:rsidP="0040673F">
      <w:pPr>
        <w:pStyle w:val="ListParagraph"/>
        <w:numPr>
          <w:ilvl w:val="1"/>
          <w:numId w:val="21"/>
        </w:numPr>
        <w:ind w:left="1134"/>
        <w:jc w:val="both"/>
        <w:rPr>
          <w:lang w:val="id-ID"/>
        </w:rPr>
      </w:pPr>
      <w:r w:rsidRPr="0040673F">
        <w:rPr>
          <w:lang w:val="id-ID"/>
        </w:rPr>
        <w:t>Memberikan kemudahan terhadap informasi ilmu pengetahuan dan keterampilan</w:t>
      </w:r>
    </w:p>
    <w:p w14:paraId="5A641CF5" w14:textId="2BC5AF08" w:rsidR="00D81815" w:rsidRDefault="009B428E" w:rsidP="00D81815">
      <w:pPr>
        <w:pStyle w:val="ListParagraph"/>
        <w:numPr>
          <w:ilvl w:val="0"/>
          <w:numId w:val="19"/>
        </w:numPr>
        <w:jc w:val="both"/>
        <w:rPr>
          <w:lang w:val="id-ID"/>
        </w:rPr>
      </w:pPr>
      <w:r>
        <w:rPr>
          <w:lang w:val="id-ID"/>
        </w:rPr>
        <w:t>Struktur Organisasi</w:t>
      </w:r>
    </w:p>
    <w:p w14:paraId="59D89F72" w14:textId="250F5D21" w:rsidR="003D4033" w:rsidRDefault="00A91BB3" w:rsidP="003D4033">
      <w:pPr>
        <w:pStyle w:val="ListParagraph"/>
        <w:jc w:val="both"/>
        <w:rPr>
          <w:lang w:val="id-ID"/>
        </w:rPr>
      </w:pPr>
      <w:r>
        <w:rPr>
          <w:lang w:val="id-ID"/>
        </w:rPr>
        <w:t>Berikut adalah orang yang terlibat dalam aplikasi perpustakaan sekolah ini</w:t>
      </w:r>
      <w:r w:rsidR="004B3245">
        <w:rPr>
          <w:lang w:val="id-ID"/>
        </w:rPr>
        <w:t>.</w:t>
      </w:r>
    </w:p>
    <w:p w14:paraId="5974846B" w14:textId="6F45EA94" w:rsidR="006D05C2" w:rsidRPr="00D81815" w:rsidRDefault="008A0724" w:rsidP="006D05C2">
      <w:pPr>
        <w:pStyle w:val="ListParagraph"/>
        <w:jc w:val="center"/>
        <w:rPr>
          <w:lang w:val="id-ID"/>
        </w:rPr>
      </w:pPr>
      <w:r>
        <w:rPr>
          <w:noProof/>
          <w:lang w:val="en-US"/>
        </w:rPr>
        <w:drawing>
          <wp:inline distT="0" distB="0" distL="0" distR="0" wp14:anchorId="68451777" wp14:editId="3DA2190E">
            <wp:extent cx="2943225" cy="1058545"/>
            <wp:effectExtent l="0" t="0" r="9525" b="8255"/>
            <wp:docPr id="10" name="Picture 1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/>
                    <pic:cNvPicPr>
                      <a:picLocks noChangeAspect="1"/>
                    </pic:cNvPicPr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2943225" cy="1058545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085B8AD1" w14:textId="6DA7B755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0" w:name="_Toc107853545"/>
      <w:r w:rsidRPr="00F54D87">
        <w:rPr>
          <w:b w:val="0"/>
          <w:bCs/>
        </w:rPr>
        <w:t>Product Perspective</w:t>
      </w:r>
      <w:bookmarkEnd w:id="10"/>
    </w:p>
    <w:p w14:paraId="563133BC" w14:textId="32BD0914" w:rsidR="0044773B" w:rsidRPr="002611F6" w:rsidRDefault="002611F6" w:rsidP="002611F6">
      <w:pPr>
        <w:ind w:left="426" w:firstLine="294"/>
        <w:jc w:val="both"/>
        <w:rPr>
          <w:rFonts w:cs="Times New Roman"/>
          <w:szCs w:val="24"/>
        </w:rPr>
      </w:pP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Dari perspektif organisasi, perangkat lunak ini </w:t>
      </w:r>
      <w:r w:rsidRPr="002611F6">
        <w:rPr>
          <w:rFonts w:cs="Times New Roman"/>
          <w:color w:val="000000" w:themeColor="text1"/>
          <w:szCs w:val="24"/>
        </w:rPr>
        <w:t>membantu melayani komunitas dan mengakses pengetahuan yang dapat diberikan organisasi kepada komunitas. Hal ini membuat masyarakat tertarik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untuk </w:t>
      </w:r>
      <w:r w:rsidRPr="002611F6">
        <w:rPr>
          <w:rFonts w:cs="Times New Roman"/>
          <w:color w:val="000000" w:themeColor="text1"/>
          <w:szCs w:val="24"/>
        </w:rPr>
        <w:t>membaca d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asyarakat </w:t>
      </w:r>
      <w:r w:rsidRPr="002611F6">
        <w:rPr>
          <w:rFonts w:cs="Times New Roman"/>
          <w:color w:val="000000" w:themeColor="text1"/>
          <w:szCs w:val="24"/>
        </w:rPr>
        <w:t>dapat menerapkannya karena mudah diakses dan memiliki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ilmu yang </w:t>
      </w:r>
      <w:r w:rsidRPr="002611F6">
        <w:rPr>
          <w:rFonts w:cs="Times New Roman"/>
          <w:color w:val="000000" w:themeColor="text1"/>
          <w:szCs w:val="24"/>
        </w:rPr>
        <w:t>bermanfaat. Hasilnya adalah pengetahuan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2611F6">
        <w:rPr>
          <w:rFonts w:cs="Times New Roman"/>
          <w:color w:val="000000" w:themeColor="text1"/>
          <w:szCs w:val="24"/>
        </w:rPr>
        <w:t>kreativitas</w:t>
      </w:r>
      <w:r w:rsidRPr="002611F6">
        <w:rPr>
          <w:rFonts w:cs="Times New Roman"/>
          <w:color w:val="000000" w:themeColor="text1"/>
          <w:szCs w:val="24"/>
          <w:shd w:val="clear" w:color="auto" w:fill="FFFFFF"/>
        </w:rPr>
        <w:t xml:space="preserve"> mereka </w:t>
      </w:r>
      <w:r w:rsidRPr="002611F6">
        <w:rPr>
          <w:rFonts w:cs="Times New Roman"/>
          <w:color w:val="000000" w:themeColor="text1"/>
          <w:szCs w:val="24"/>
        </w:rPr>
        <w:t>untuk diri mereka sendiri.</w:t>
      </w:r>
    </w:p>
    <w:p w14:paraId="7BCCFEFA" w14:textId="641564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1" w:name="_Toc107853546"/>
      <w:r w:rsidRPr="00F54D87">
        <w:rPr>
          <w:b w:val="0"/>
          <w:bCs/>
        </w:rPr>
        <w:t>User Classes and Characteristics</w:t>
      </w:r>
      <w:bookmarkEnd w:id="11"/>
    </w:p>
    <w:p w14:paraId="23C38222" w14:textId="10AD7395" w:rsidR="00EE7C68" w:rsidRDefault="00391034" w:rsidP="00391034">
      <w:pPr>
        <w:ind w:left="426" w:firstLine="294"/>
        <w:rPr>
          <w:rFonts w:cs="Times New Roman"/>
          <w:lang w:val="id-ID"/>
        </w:rPr>
      </w:pPr>
      <w:r>
        <w:rPr>
          <w:lang w:val="id-ID"/>
        </w:rPr>
        <w:t xml:space="preserve">Pengguna dari perangkat lunak memiliki hak akses dan operasi </w:t>
      </w:r>
      <w:r>
        <w:rPr>
          <w:rFonts w:cs="Times New Roman"/>
        </w:rPr>
        <w:t>yang dapat dilakukan</w:t>
      </w:r>
      <w:r>
        <w:rPr>
          <w:rFonts w:cs="Times New Roman"/>
          <w:lang w:val="id-ID"/>
        </w:rPr>
        <w:t xml:space="preserve"> </w:t>
      </w:r>
      <w:r>
        <w:rPr>
          <w:rFonts w:cs="Times New Roman"/>
        </w:rPr>
        <w:t xml:space="preserve">sesuai </w:t>
      </w:r>
      <w:r>
        <w:rPr>
          <w:rFonts w:cs="Times New Roman"/>
          <w:lang w:val="id-ID"/>
        </w:rPr>
        <w:t xml:space="preserve">dengan </w:t>
      </w:r>
      <w:r>
        <w:rPr>
          <w:rFonts w:cs="Times New Roman"/>
        </w:rPr>
        <w:t>hak aksesnya</w:t>
      </w:r>
      <w:r w:rsidR="004E0487">
        <w:rPr>
          <w:rFonts w:cs="Times New Roman"/>
          <w:lang w:val="id-ID"/>
        </w:rPr>
        <w:t>.</w:t>
      </w:r>
    </w:p>
    <w:p w14:paraId="6937E47B" w14:textId="40E450BC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</w:t>
      </w:r>
    </w:p>
    <w:p w14:paraId="2277EE26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anajemen data peminjaman, pengembalian, dan denda.</w:t>
      </w:r>
    </w:p>
    <w:p w14:paraId="5894617F" w14:textId="77777777" w:rsidR="00267930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t>Melakukan penambahan/penghapusan anggota(registrasi).</w:t>
      </w:r>
    </w:p>
    <w:p w14:paraId="11FA0FEC" w14:textId="27468CCD" w:rsidR="0059095F" w:rsidRPr="00267930" w:rsidRDefault="00267930" w:rsidP="00267930">
      <w:pPr>
        <w:pStyle w:val="ListParagraph"/>
        <w:numPr>
          <w:ilvl w:val="0"/>
          <w:numId w:val="17"/>
        </w:numPr>
        <w:spacing w:after="0" w:line="256" w:lineRule="auto"/>
        <w:rPr>
          <w:rFonts w:eastAsia="Times New Roman" w:cs="Times New Roman"/>
          <w:lang w:val="en-US"/>
        </w:rPr>
      </w:pPr>
      <w:r w:rsidRPr="00267930">
        <w:rPr>
          <w:rFonts w:eastAsia="Times New Roman" w:cs="Times New Roman"/>
        </w:rPr>
        <w:lastRenderedPageBreak/>
        <w:t>Melihat, membuat dan mengakses data peminjaman/pengembalian.</w:t>
      </w:r>
    </w:p>
    <w:p w14:paraId="0B4426D1" w14:textId="191E8074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</w:t>
      </w:r>
    </w:p>
    <w:p w14:paraId="44D0B85B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Melihat data keterlambatan pengembalian.</w:t>
      </w:r>
    </w:p>
    <w:p w14:paraId="163D441E" w14:textId="77777777" w:rsidR="00267930" w:rsidRDefault="00267930" w:rsidP="00267930">
      <w:pPr>
        <w:pStyle w:val="ListParagraph"/>
        <w:numPr>
          <w:ilvl w:val="0"/>
          <w:numId w:val="26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Melihat, membuat dan mengakses data denda.</w:t>
      </w:r>
    </w:p>
    <w:p w14:paraId="4232A0A2" w14:textId="77777777" w:rsidR="007B6579" w:rsidRPr="004E0487" w:rsidRDefault="007B6579" w:rsidP="007B6579">
      <w:pPr>
        <w:pStyle w:val="ListParagraph"/>
        <w:rPr>
          <w:lang w:val="id-ID"/>
        </w:rPr>
      </w:pPr>
    </w:p>
    <w:p w14:paraId="087FB2FC" w14:textId="1B428111" w:rsidR="004E0487" w:rsidRDefault="004E0487" w:rsidP="004E0487">
      <w:pPr>
        <w:pStyle w:val="ListParagraph"/>
        <w:numPr>
          <w:ilvl w:val="0"/>
          <w:numId w:val="22"/>
        </w:numPr>
        <w:rPr>
          <w:lang w:val="id-ID"/>
        </w:rPr>
      </w:pPr>
      <w:r w:rsidRPr="004E0487">
        <w:rPr>
          <w:lang w:val="id-ID"/>
        </w:rPr>
        <w:t>Pustakawan Jaga III</w:t>
      </w:r>
    </w:p>
    <w:p w14:paraId="615E2112" w14:textId="1DE4091C" w:rsidR="007B6579" w:rsidRPr="004E0487" w:rsidRDefault="00267930" w:rsidP="00267930">
      <w:pPr>
        <w:pStyle w:val="ListParagraph"/>
        <w:numPr>
          <w:ilvl w:val="0"/>
          <w:numId w:val="27"/>
        </w:numPr>
        <w:rPr>
          <w:lang w:val="id-ID"/>
        </w:rPr>
      </w:pPr>
      <w:r>
        <w:rPr>
          <w:lang w:val="id-ID"/>
        </w:rPr>
        <w:t>Manajemen data buku, anggota dan pustakawan.</w:t>
      </w:r>
    </w:p>
    <w:p w14:paraId="7AA92631" w14:textId="503E38A9" w:rsidR="00F54D87" w:rsidRDefault="00F54D87" w:rsidP="00F54D87">
      <w:pPr>
        <w:pStyle w:val="Heading2"/>
        <w:numPr>
          <w:ilvl w:val="0"/>
          <w:numId w:val="6"/>
        </w:numPr>
        <w:ind w:left="426" w:hanging="426"/>
        <w:rPr>
          <w:b w:val="0"/>
          <w:bCs/>
        </w:rPr>
      </w:pPr>
      <w:bookmarkStart w:id="12" w:name="_Toc107853547"/>
      <w:r w:rsidRPr="00F54D87">
        <w:rPr>
          <w:b w:val="0"/>
          <w:bCs/>
        </w:rPr>
        <w:t>Operating Environment</w:t>
      </w:r>
      <w:bookmarkEnd w:id="12"/>
    </w:p>
    <w:p w14:paraId="7E107BCA" w14:textId="2E182423" w:rsidR="00267930" w:rsidRDefault="00267930" w:rsidP="00267930">
      <w:pPr>
        <w:ind w:firstLine="720"/>
        <w:rPr>
          <w:lang w:val="id-ID"/>
        </w:rPr>
      </w:pPr>
      <w:r>
        <w:rPr>
          <w:lang w:val="id-ID"/>
        </w:rPr>
        <w:t>Perangkat lunak ini bisa dibuat dan didukung menggunakan:</w:t>
      </w:r>
    </w:p>
    <w:p w14:paraId="0AC2A2D1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  <w:lang w:val="en-US"/>
        </w:rPr>
      </w:pPr>
      <w:r>
        <w:rPr>
          <w:rFonts w:eastAsia="Times New Roman" w:cs="Times New Roman"/>
        </w:rPr>
        <w:t>Operating System: Windows OS.</w:t>
      </w:r>
    </w:p>
    <w:p w14:paraId="67ECE8FD" w14:textId="77777777" w:rsidR="00267930" w:rsidRDefault="00267930" w:rsidP="00267930">
      <w:pPr>
        <w:pStyle w:val="ListParagraph"/>
        <w:numPr>
          <w:ilvl w:val="0"/>
          <w:numId w:val="28"/>
        </w:numPr>
        <w:spacing w:after="0"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Platform: Java</w:t>
      </w:r>
    </w:p>
    <w:p w14:paraId="6F2F1420" w14:textId="157D1F89" w:rsidR="00267930" w:rsidRPr="00267930" w:rsidRDefault="00267930" w:rsidP="00267930">
      <w:pPr>
        <w:pStyle w:val="ListParagraph"/>
        <w:numPr>
          <w:ilvl w:val="0"/>
          <w:numId w:val="28"/>
        </w:numPr>
        <w:spacing w:line="256" w:lineRule="auto"/>
        <w:rPr>
          <w:rFonts w:eastAsia="Times New Roman" w:cs="Times New Roman"/>
        </w:rPr>
      </w:pPr>
      <w:r>
        <w:rPr>
          <w:rFonts w:eastAsia="Times New Roman" w:cs="Times New Roman"/>
        </w:rPr>
        <w:t>Database: MySQL</w:t>
      </w:r>
    </w:p>
    <w:p w14:paraId="0E5A8EDB" w14:textId="72862A30" w:rsidR="00380FFE" w:rsidRDefault="00380FFE" w:rsidP="00C647C3">
      <w:pPr>
        <w:pStyle w:val="Heading1"/>
        <w:sectPr w:rsidR="00380FFE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7449B283" w14:textId="430A4875" w:rsidR="008D3C06" w:rsidRDefault="008D3C06" w:rsidP="00FD6E22">
      <w:pPr>
        <w:pStyle w:val="Heading1"/>
      </w:pPr>
      <w:bookmarkStart w:id="13" w:name="_Toc107853548"/>
      <w:r>
        <w:lastRenderedPageBreak/>
        <w:t>BAB III</w:t>
      </w:r>
      <w:r w:rsidR="00563302">
        <w:t xml:space="preserve"> </w:t>
      </w:r>
      <w:r>
        <w:t>FUNCTIONAL REQUIREMENTS</w:t>
      </w:r>
      <w:bookmarkEnd w:id="13"/>
    </w:p>
    <w:p w14:paraId="3981616C" w14:textId="03217C43" w:rsidR="00204A16" w:rsidRDefault="00204A16" w:rsidP="00267930"/>
    <w:p w14:paraId="36A8C4F2" w14:textId="1B6F1F6D" w:rsidR="00267930" w:rsidRPr="00267930" w:rsidRDefault="00267930" w:rsidP="00267930">
      <w:pPr>
        <w:ind w:firstLine="426"/>
        <w:rPr>
          <w:rFonts w:cs="Times New Roman"/>
          <w:color w:val="000000" w:themeColor="text1"/>
          <w:szCs w:val="24"/>
        </w:rPr>
      </w:pPr>
      <w:r w:rsidRPr="00267930">
        <w:rPr>
          <w:rFonts w:cs="Times New Roman"/>
          <w:color w:val="000000" w:themeColor="text1"/>
          <w:szCs w:val="24"/>
        </w:rPr>
        <w:t>Persyaratan fungsional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adalah </w:t>
      </w:r>
      <w:r w:rsidRPr="00267930">
        <w:rPr>
          <w:rFonts w:cs="Times New Roman"/>
          <w:color w:val="000000" w:themeColor="text1"/>
          <w:szCs w:val="24"/>
        </w:rPr>
        <w:t>persyarat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267930">
        <w:rPr>
          <w:rFonts w:cs="Times New Roman"/>
          <w:color w:val="000000" w:themeColor="text1"/>
          <w:szCs w:val="24"/>
        </w:rPr>
        <w:t>mencakup semua proses/layanan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yang disediakan oleh </w:t>
      </w:r>
      <w:r w:rsidRPr="00267930">
        <w:rPr>
          <w:rFonts w:cs="Times New Roman"/>
          <w:color w:val="000000" w:themeColor="text1"/>
          <w:szCs w:val="24"/>
        </w:rPr>
        <w:t>perangkat lunak, seperti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bagaimana sistem </w:t>
      </w:r>
      <w:r w:rsidRPr="00267930">
        <w:rPr>
          <w:rFonts w:cs="Times New Roman"/>
          <w:color w:val="000000" w:themeColor="text1"/>
          <w:szCs w:val="24"/>
        </w:rPr>
        <w:t>merespons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input tertentu dan bagaimana sistem </w:t>
      </w:r>
      <w:r w:rsidRPr="00267930">
        <w:rPr>
          <w:rFonts w:cs="Times New Roman"/>
          <w:color w:val="000000" w:themeColor="text1"/>
          <w:szCs w:val="24"/>
        </w:rPr>
        <w:t>berperilaku dalam</w:t>
      </w:r>
      <w:r w:rsidRPr="00267930">
        <w:rPr>
          <w:rFonts w:cs="Times New Roman"/>
          <w:color w:val="000000" w:themeColor="text1"/>
          <w:szCs w:val="24"/>
          <w:shd w:val="clear" w:color="auto" w:fill="FFFFFF"/>
        </w:rPr>
        <w:t xml:space="preserve"> situasi </w:t>
      </w:r>
      <w:r w:rsidRPr="00267930">
        <w:rPr>
          <w:rFonts w:cs="Times New Roman"/>
          <w:color w:val="000000" w:themeColor="text1"/>
          <w:szCs w:val="24"/>
        </w:rPr>
        <w:t>tertentu.</w:t>
      </w:r>
    </w:p>
    <w:p w14:paraId="51A2C2F5" w14:textId="39F99446" w:rsidR="00AF1B2B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4" w:name="_Toc107853549"/>
      <w:r w:rsidRPr="000E0D5D">
        <w:rPr>
          <w:b w:val="0"/>
          <w:bCs/>
        </w:rPr>
        <w:t>Detailed Functional Requirements</w:t>
      </w:r>
      <w:bookmarkEnd w:id="14"/>
    </w:p>
    <w:p w14:paraId="36BA101B" w14:textId="17CE4CBB" w:rsidR="00267930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ndataan Buku</w:t>
      </w:r>
    </w:p>
    <w:p w14:paraId="606262F8" w14:textId="3A387AFA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memasukkan </w:t>
      </w:r>
      <w:r w:rsidRPr="007E0362">
        <w:rPr>
          <w:rFonts w:cs="Times New Roman"/>
          <w:color w:val="000000" w:themeColor="text1"/>
          <w:szCs w:val="24"/>
        </w:rPr>
        <w:t>data tentang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eperti: </w:t>
      </w:r>
      <w:r w:rsidRPr="007E0362">
        <w:rPr>
          <w:rFonts w:cs="Times New Roman"/>
          <w:color w:val="000000" w:themeColor="text1"/>
          <w:szCs w:val="24"/>
        </w:rPr>
        <w:t>Contoh: Kode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, judul buku, pengarang, penerbit, </w:t>
      </w:r>
      <w:r w:rsidRPr="007E0362">
        <w:rPr>
          <w:rFonts w:cs="Times New Roman"/>
          <w:color w:val="000000" w:themeColor="text1"/>
          <w:szCs w:val="24"/>
        </w:rPr>
        <w:t>edisi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hun terbit. Sistem juga harus dapat menghitung </w:t>
      </w:r>
      <w:r w:rsidRPr="007E0362">
        <w:rPr>
          <w:rFonts w:cs="Times New Roman"/>
          <w:color w:val="000000" w:themeColor="text1"/>
          <w:szCs w:val="24"/>
        </w:rPr>
        <w:t>tanggal semua buku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7E0362">
        <w:rPr>
          <w:rFonts w:cs="Times New Roman"/>
          <w:color w:val="000000" w:themeColor="text1"/>
          <w:szCs w:val="24"/>
        </w:rPr>
        <w:t>tersedia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juga dapat menampilkan </w:t>
      </w:r>
      <w:r w:rsidRPr="007E0362">
        <w:rPr>
          <w:rFonts w:cs="Times New Roman"/>
          <w:color w:val="000000" w:themeColor="text1"/>
          <w:szCs w:val="24"/>
        </w:rPr>
        <w:t>jenis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buku </w:t>
      </w:r>
      <w:r w:rsidRPr="007E0362">
        <w:rPr>
          <w:rFonts w:cs="Times New Roman"/>
          <w:color w:val="000000" w:themeColor="text1"/>
          <w:szCs w:val="24"/>
        </w:rPr>
        <w:t>menuru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ategori tertentu. </w:t>
      </w:r>
      <w:r w:rsidRPr="007E0362">
        <w:rPr>
          <w:rFonts w:cs="Times New Roman"/>
          <w:color w:val="000000" w:themeColor="text1"/>
          <w:szCs w:val="24"/>
        </w:rPr>
        <w:t>Kedua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juga harus dapat menampilkan </w:t>
      </w:r>
      <w:r w:rsidRPr="007E0362">
        <w:rPr>
          <w:rFonts w:cs="Times New Roman"/>
          <w:color w:val="000000" w:themeColor="text1"/>
          <w:szCs w:val="24"/>
        </w:rPr>
        <w:t>buku-buku favorit Anda, 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paling </w:t>
      </w:r>
      <w:r w:rsidRPr="007E0362">
        <w:rPr>
          <w:rFonts w:cs="Times New Roman"/>
          <w:color w:val="000000" w:themeColor="text1"/>
          <w:szCs w:val="24"/>
        </w:rPr>
        <w:t>banyak dicari dan paling banyak dipinjam.</w:t>
      </w:r>
    </w:p>
    <w:p w14:paraId="04FCBD78" w14:textId="77CF8C74" w:rsid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Pendataan Anggota</w:t>
      </w:r>
    </w:p>
    <w:p w14:paraId="5E3A7DE6" w14:textId="0EBB87B1" w:rsidR="007E0362" w:rsidRPr="007E0362" w:rsidRDefault="007E0362" w:rsidP="007E0362">
      <w:pPr>
        <w:pStyle w:val="ListParagraph"/>
        <w:ind w:left="1440" w:firstLine="720"/>
        <w:rPr>
          <w:rFonts w:cs="Times New Roman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dapat </w:t>
      </w:r>
      <w:r w:rsidRPr="007E0362">
        <w:rPr>
          <w:rFonts w:cs="Times New Roman"/>
          <w:color w:val="000000" w:themeColor="text1"/>
          <w:szCs w:val="24"/>
        </w:rPr>
        <w:t>memasuk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ta anggota baru yang ingin </w:t>
      </w:r>
      <w:r w:rsidRPr="007E0362">
        <w:rPr>
          <w:rFonts w:cs="Times New Roman"/>
          <w:color w:val="000000" w:themeColor="text1"/>
          <w:szCs w:val="24"/>
        </w:rPr>
        <w:t>bergab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engan memasukkan data </w:t>
      </w:r>
      <w:r w:rsidRPr="007E0362">
        <w:rPr>
          <w:rFonts w:cs="Times New Roman"/>
          <w:color w:val="000000" w:themeColor="text1"/>
          <w:szCs w:val="24"/>
        </w:rPr>
        <w:t>seperti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ama, </w:t>
      </w:r>
      <w:r w:rsidRPr="007E0362">
        <w:rPr>
          <w:rFonts w:cs="Times New Roman"/>
          <w:color w:val="000000" w:themeColor="text1"/>
          <w:szCs w:val="24"/>
        </w:rPr>
        <w:t>alamat,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nomor </w:t>
      </w:r>
      <w:r w:rsidRPr="007E0362">
        <w:rPr>
          <w:rFonts w:cs="Times New Roman"/>
          <w:color w:val="000000" w:themeColor="text1"/>
          <w:szCs w:val="24"/>
        </w:rPr>
        <w:t>telepon / nomor handphone. Sistem kemudi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mencetak kartu </w:t>
      </w:r>
      <w:r w:rsidRPr="007E0362">
        <w:rPr>
          <w:rFonts w:cs="Times New Roman"/>
          <w:color w:val="000000" w:themeColor="text1"/>
          <w:szCs w:val="24"/>
        </w:rPr>
        <w:t>keanggotaan And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eserta nomor </w:t>
      </w:r>
      <w:r w:rsidRPr="007E0362">
        <w:rPr>
          <w:rFonts w:cs="Times New Roman"/>
          <w:color w:val="000000" w:themeColor="text1"/>
          <w:szCs w:val="24"/>
        </w:rPr>
        <w:t>keanggotaan Anda.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Sistem kemudian dapat menampilkan data anggota yang terdaftar berdasarkan kategori buku </w:t>
      </w:r>
      <w:r w:rsidRPr="007E0362">
        <w:rPr>
          <w:rFonts w:cs="Times New Roman"/>
          <w:color w:val="000000" w:themeColor="text1"/>
          <w:szCs w:val="24"/>
        </w:rPr>
        <w:t>yang diinginkan.</w:t>
      </w:r>
    </w:p>
    <w:p w14:paraId="58C4AD5D" w14:textId="1682F2FF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Transaksi Peminjaman Buku</w:t>
      </w:r>
    </w:p>
    <w:p w14:paraId="38B0EC04" w14:textId="618651E8" w:rsidR="007E0362" w:rsidRPr="007E0362" w:rsidRDefault="007E0362" w:rsidP="007E036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7E0362">
        <w:rPr>
          <w:rFonts w:cs="Times New Roman"/>
          <w:color w:val="000000" w:themeColor="text1"/>
          <w:szCs w:val="24"/>
        </w:rPr>
        <w:t>mengumpulkan data tenta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minjaman buku </w:t>
      </w:r>
      <w:r w:rsidRPr="007E0362">
        <w:rPr>
          <w:rFonts w:cs="Times New Roman"/>
          <w:color w:val="000000" w:themeColor="text1"/>
          <w:szCs w:val="24"/>
        </w:rPr>
        <w:t>serta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ketersediaan buku. Sistem juga harus dapat </w:t>
      </w:r>
      <w:r w:rsidRPr="007E0362">
        <w:rPr>
          <w:rFonts w:cs="Times New Roman"/>
          <w:color w:val="000000" w:themeColor="text1"/>
          <w:szCs w:val="24"/>
        </w:rPr>
        <w:t>menghitung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tanggal pengembalian buku. Sistem juga harus dapat </w:t>
      </w:r>
      <w:r w:rsidRPr="007E0362">
        <w:rPr>
          <w:rFonts w:cs="Times New Roman"/>
          <w:color w:val="000000" w:themeColor="text1"/>
          <w:szCs w:val="24"/>
        </w:rPr>
        <w:t>mencatat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buku yang </w:t>
      </w:r>
      <w:r w:rsidRPr="007E0362">
        <w:rPr>
          <w:rFonts w:cs="Times New Roman"/>
          <w:color w:val="000000" w:themeColor="text1"/>
          <w:szCs w:val="24"/>
        </w:rPr>
        <w:t>dikembalikan</w:t>
      </w:r>
      <w:r w:rsidRPr="007E0362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7E0362">
        <w:rPr>
          <w:rFonts w:cs="Times New Roman"/>
          <w:color w:val="000000" w:themeColor="text1"/>
          <w:szCs w:val="24"/>
        </w:rPr>
        <w:t>tidak dikembalikan</w:t>
      </w:r>
    </w:p>
    <w:p w14:paraId="770BEC59" w14:textId="329D318D" w:rsidR="007E0362" w:rsidRPr="007E0362" w:rsidRDefault="007E0362" w:rsidP="007E0362">
      <w:pPr>
        <w:pStyle w:val="ListParagraph"/>
        <w:numPr>
          <w:ilvl w:val="0"/>
          <w:numId w:val="27"/>
        </w:numPr>
      </w:pPr>
      <w:r>
        <w:rPr>
          <w:lang w:val="id-ID"/>
        </w:rPr>
        <w:t>Analisis Peminjaman Buku</w:t>
      </w:r>
    </w:p>
    <w:p w14:paraId="5382C48A" w14:textId="1206AC83" w:rsidR="007E0362" w:rsidRPr="006E6AA2" w:rsidRDefault="006E6AA2" w:rsidP="006E6AA2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Sistem harus dapat </w:t>
      </w:r>
      <w:r w:rsidRPr="006E6AA2">
        <w:rPr>
          <w:rFonts w:cs="Times New Roman"/>
          <w:color w:val="000000" w:themeColor="text1"/>
          <w:szCs w:val="24"/>
        </w:rPr>
        <w:t>mengumpulkan data tentang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transaksi pengembalian buku dan </w:t>
      </w:r>
      <w:r w:rsidRPr="006E6AA2">
        <w:rPr>
          <w:rFonts w:cs="Times New Roman"/>
          <w:color w:val="000000" w:themeColor="text1"/>
          <w:szCs w:val="24"/>
        </w:rPr>
        <w:t>memperbarui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data </w:t>
      </w:r>
      <w:r w:rsidRPr="006E6AA2">
        <w:rPr>
          <w:rFonts w:cs="Times New Roman"/>
          <w:color w:val="000000" w:themeColor="text1"/>
          <w:szCs w:val="24"/>
        </w:rPr>
        <w:t>tentang persedia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. Sistem harus dapat </w:t>
      </w:r>
      <w:r w:rsidRPr="006E6AA2">
        <w:rPr>
          <w:rFonts w:cs="Times New Roman"/>
          <w:color w:val="000000" w:themeColor="text1"/>
          <w:szCs w:val="24"/>
        </w:rPr>
        <w:t>melihat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sanksi yang </w:t>
      </w:r>
      <w:r w:rsidRPr="006E6AA2">
        <w:rPr>
          <w:rFonts w:cs="Times New Roman"/>
          <w:color w:val="000000" w:themeColor="text1"/>
          <w:szCs w:val="24"/>
        </w:rPr>
        <w:t>dijatuhkan kepada pelanggar. B. Keterlambatan pengembalian</w:t>
      </w:r>
      <w:r w:rsidRPr="006E6AA2">
        <w:rPr>
          <w:rFonts w:cs="Times New Roman"/>
          <w:color w:val="000000" w:themeColor="text1"/>
          <w:szCs w:val="24"/>
          <w:shd w:val="clear" w:color="auto" w:fill="FFFFFF"/>
        </w:rPr>
        <w:t xml:space="preserve"> buku, </w:t>
      </w:r>
      <w:r w:rsidRPr="006E6AA2">
        <w:rPr>
          <w:rFonts w:cs="Times New Roman"/>
          <w:color w:val="000000" w:themeColor="text1"/>
          <w:szCs w:val="24"/>
        </w:rPr>
        <w:t>buku hilang, buku rusak.</w:t>
      </w:r>
    </w:p>
    <w:p w14:paraId="1FD6EE8C" w14:textId="0CB4E731" w:rsid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5" w:name="_Toc107853550"/>
      <w:r w:rsidRPr="000E0D5D">
        <w:rPr>
          <w:b w:val="0"/>
          <w:bCs/>
        </w:rPr>
        <w:lastRenderedPageBreak/>
        <w:t>Use Case Diagram</w:t>
      </w:r>
      <w:bookmarkEnd w:id="15"/>
    </w:p>
    <w:p w14:paraId="1315EF89" w14:textId="71904523" w:rsidR="006E6AA2" w:rsidRDefault="006E6AA2" w:rsidP="006E6AA2">
      <w:pPr>
        <w:jc w:val="center"/>
      </w:pPr>
      <w:r>
        <w:rPr>
          <w:noProof/>
          <w:lang w:val="en-US"/>
        </w:rPr>
        <w:drawing>
          <wp:inline distT="0" distB="0" distL="0" distR="0" wp14:anchorId="16DC9310" wp14:editId="27029605">
            <wp:extent cx="4834890" cy="3790950"/>
            <wp:effectExtent l="0" t="0" r="3810" b="0"/>
            <wp:docPr id="3" name="image2.png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image2.png"/>
                    <pic:cNvPicPr>
                      <a:picLocks noChangeAspect="1"/>
                    </pic:cNvPicPr>
                  </pic:nvPicPr>
                  <pic:blipFill>
                    <a:blip r:embed="rId7" cstate="print"/>
                    <a:stretch>
                      <a:fillRect/>
                    </a:stretch>
                  </pic:blipFill>
                  <pic:spPr>
                    <a:xfrm>
                      <a:off x="0" y="0"/>
                      <a:ext cx="4834890" cy="379095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6B9346B" w14:textId="2583BB53" w:rsidR="006E6AA2" w:rsidRPr="006E6AA2" w:rsidRDefault="006E6AA2" w:rsidP="006E6AA2">
      <w:pPr>
        <w:rPr>
          <w:lang w:val="id-ID"/>
        </w:rPr>
      </w:pPr>
      <w:r>
        <w:rPr>
          <w:lang w:val="id-ID"/>
        </w:rPr>
        <w:t>Keterangan : tampilan Use Case Diagram berdasarkan SOP utama dalam permasalahan Perpustakaan.</w:t>
      </w:r>
    </w:p>
    <w:p w14:paraId="11D2C0C4" w14:textId="39750D2E" w:rsidR="000E0D5D" w:rsidRPr="000E0D5D" w:rsidRDefault="000E0D5D" w:rsidP="000E0D5D">
      <w:pPr>
        <w:pStyle w:val="Heading2"/>
        <w:numPr>
          <w:ilvl w:val="0"/>
          <w:numId w:val="7"/>
        </w:numPr>
        <w:ind w:left="426" w:hanging="426"/>
        <w:rPr>
          <w:b w:val="0"/>
          <w:bCs/>
        </w:rPr>
      </w:pPr>
      <w:bookmarkStart w:id="16" w:name="_Toc107853551"/>
      <w:r w:rsidRPr="000E0D5D">
        <w:rPr>
          <w:b w:val="0"/>
          <w:bCs/>
        </w:rPr>
        <w:t>Use Case Scenario</w:t>
      </w:r>
      <w:bookmarkEnd w:id="16"/>
    </w:p>
    <w:p w14:paraId="161102E3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175"/>
        <w:gridCol w:w="4821"/>
      </w:tblGrid>
      <w:tr w:rsidR="006E6AA2" w14:paraId="0EC20812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6774C6" w14:textId="77777777" w:rsidR="006E6AA2" w:rsidRDefault="006E6AA2">
            <w:pPr>
              <w:pStyle w:val="TableParagraph"/>
              <w:spacing w:before="77" w:line="256" w:lineRule="auto"/>
              <w:ind w:left="643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AF7C809" w14:textId="77777777" w:rsidR="006E6AA2" w:rsidRDefault="006E6AA2">
            <w:pPr>
              <w:pStyle w:val="TableParagraph"/>
              <w:spacing w:before="1" w:line="256" w:lineRule="auto"/>
              <w:ind w:left="1594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Registrasi</w:t>
            </w:r>
          </w:p>
        </w:tc>
      </w:tr>
      <w:tr w:rsidR="006E6AA2" w14:paraId="245AC6B3" w14:textId="77777777" w:rsidTr="006E6AA2">
        <w:trPr>
          <w:trHeight w:val="705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4BC4553" w14:textId="77777777" w:rsidR="006E6AA2" w:rsidRDefault="006E6AA2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5BC5021" w14:textId="77777777" w:rsidR="006E6AA2" w:rsidRDefault="006E6AA2">
            <w:pPr>
              <w:pStyle w:val="TableParagraph"/>
              <w:spacing w:line="254" w:lineRule="auto"/>
              <w:ind w:right="544"/>
              <w:rPr>
                <w:lang w:val="id-ID" w:eastAsia="ja-JP"/>
              </w:rPr>
            </w:pPr>
            <w:r>
              <w:rPr>
                <w:lang w:val="id-ID" w:eastAsia="ja-JP"/>
              </w:rPr>
              <w:t>Wajib mengisi formulir registrasi anggota bar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  <w:tr w:rsidR="006E6AA2" w14:paraId="055CCD91" w14:textId="77777777" w:rsidTr="006E6AA2">
        <w:trPr>
          <w:trHeight w:val="431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9858A2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120529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ru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</w:tr>
      <w:tr w:rsidR="006E6AA2" w14:paraId="1B971465" w14:textId="77777777" w:rsidTr="006E6AA2">
        <w:trPr>
          <w:trHeight w:val="436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46D4B8" w14:textId="77777777" w:rsidR="006E6AA2" w:rsidRDefault="006E6AA2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5B74A8" w14:textId="77777777" w:rsidR="006E6AA2" w:rsidRDefault="006E6AA2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lu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65FE4D20" w14:textId="77777777" w:rsidTr="006E6AA2">
        <w:trPr>
          <w:trHeight w:val="432"/>
        </w:trPr>
        <w:tc>
          <w:tcPr>
            <w:tcW w:w="2175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F6257C" w14:textId="77777777" w:rsidR="006E6AA2" w:rsidRDefault="006E6AA2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821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8C1C4" w14:textId="77777777" w:rsidR="006E6AA2" w:rsidRDefault="006E6AA2">
            <w:pPr>
              <w:pStyle w:val="TableParagraph"/>
              <w:spacing w:line="250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</w:p>
        </w:tc>
      </w:tr>
    </w:tbl>
    <w:p w14:paraId="154D6634" w14:textId="3EE10990" w:rsidR="006E6AA2" w:rsidRDefault="006E6AA2" w:rsidP="006E6AA2"/>
    <w:p w14:paraId="5A38B925" w14:textId="4D23A67E" w:rsidR="006E6AA2" w:rsidRDefault="006E6AA2" w:rsidP="006E6AA2"/>
    <w:p w14:paraId="6BB718BF" w14:textId="6A3D4395" w:rsidR="006E6AA2" w:rsidRDefault="006E6AA2" w:rsidP="006E6AA2"/>
    <w:p w14:paraId="4B56900F" w14:textId="52E15CA0" w:rsidR="006E6AA2" w:rsidRDefault="006E6AA2" w:rsidP="006E6AA2"/>
    <w:p w14:paraId="2AAB436A" w14:textId="77777777" w:rsidR="006E6AA2" w:rsidRDefault="006E6AA2" w:rsidP="006E6AA2"/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2170B4D3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E8A79D4" w14:textId="77777777" w:rsidR="006E6AA2" w:rsidRDefault="006E6AA2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6E6AA2" w14:paraId="2BD47A23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D5D166" w14:textId="77777777" w:rsidR="006E6AA2" w:rsidRDefault="006E6AA2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CF3296" w14:textId="77777777" w:rsidR="006E6AA2" w:rsidRDefault="006E6AA2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6E6AA2" w14:paraId="17638FE8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15E5BCC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454BC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0BD765E6" w14:textId="77777777" w:rsidTr="006E6AA2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194886D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42B2F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6E6AA2" w14:paraId="3CF2525B" w14:textId="77777777" w:rsidTr="006E6AA2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6CF1AF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2B80AB34" w14:textId="77777777" w:rsidR="006E6AA2" w:rsidRDefault="006E6AA2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234C19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84269F6" w14:textId="77777777" w:rsidTr="006E6AA2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74E4ADF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9B2760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6E6AA2" w14:paraId="177ED953" w14:textId="77777777" w:rsidTr="006E6AA2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E7E546" w14:textId="77777777" w:rsidR="006E6AA2" w:rsidRDefault="006E6AA2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79537F46" w14:textId="77777777" w:rsidR="006E6AA2" w:rsidRDefault="006E6AA2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346A043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2530C97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863F45B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A23188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0716E310" w14:textId="77777777" w:rsidR="006E6AA2" w:rsidRDefault="006E6AA2" w:rsidP="006E6AA2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6E6AA2" w14:paraId="7F74C896" w14:textId="77777777" w:rsidTr="006E6AA2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118700" w14:textId="77777777" w:rsidR="006E6AA2" w:rsidRDefault="006E6AA2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6E6AA2" w14:paraId="7C136F39" w14:textId="77777777" w:rsidTr="006E6AA2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02E89" w14:textId="77777777" w:rsidR="006E6AA2" w:rsidRDefault="006E6AA2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F4603FA" w14:textId="77777777" w:rsidR="006E6AA2" w:rsidRDefault="006E6AA2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6E6AA2" w14:paraId="683C50D4" w14:textId="77777777" w:rsidTr="006E6AA2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9EE302" w14:textId="77777777" w:rsidR="006E6AA2" w:rsidRDefault="006E6AA2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3A777C99" w14:textId="77777777" w:rsidR="006E6AA2" w:rsidRDefault="006E6AA2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4F3CE41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6E6AA2" w14:paraId="4F9A517C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CF5BE36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8F1EB8" w14:textId="77777777" w:rsidR="006E6AA2" w:rsidRDefault="006E6AA2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6E6AA2" w14:paraId="1A418DDA" w14:textId="77777777" w:rsidTr="006E6AA2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E34D750" w14:textId="77777777" w:rsidR="006E6AA2" w:rsidRDefault="006E6AA2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C350D06" w14:textId="77777777" w:rsidR="006E6AA2" w:rsidRDefault="006E6AA2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5FEBA29C" w14:textId="77777777" w:rsidR="006E6AA2" w:rsidRDefault="006E6AA2" w:rsidP="006E6AA2">
      <w:pPr>
        <w:pStyle w:val="BodyText"/>
        <w:rPr>
          <w:sz w:val="20"/>
          <w:szCs w:val="22"/>
          <w:lang w:val="id-ID"/>
        </w:rPr>
      </w:pPr>
    </w:p>
    <w:p w14:paraId="6DCA2046" w14:textId="77777777" w:rsidR="006E6AA2" w:rsidRDefault="006E6AA2" w:rsidP="006E6AA2">
      <w:pPr>
        <w:pStyle w:val="BodyText"/>
        <w:spacing w:before="4"/>
        <w:rPr>
          <w:sz w:val="19"/>
          <w:lang w:val="id-ID"/>
        </w:rPr>
      </w:pPr>
    </w:p>
    <w:p w14:paraId="7E4502F4" w14:textId="77777777" w:rsidR="006E6AA2" w:rsidRDefault="006E6AA2" w:rsidP="0083680D">
      <w:pPr>
        <w:pStyle w:val="ListParagraph"/>
        <w:widowControl w:val="0"/>
        <w:numPr>
          <w:ilvl w:val="2"/>
          <w:numId w:val="29"/>
        </w:numPr>
        <w:tabs>
          <w:tab w:val="left" w:pos="1418"/>
        </w:tabs>
        <w:autoSpaceDE w:val="0"/>
        <w:autoSpaceDN w:val="0"/>
        <w:spacing w:before="91" w:after="25" w:line="240" w:lineRule="auto"/>
        <w:ind w:hanging="674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0" w:type="auto"/>
        <w:tblInd w:w="923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036"/>
        <w:gridCol w:w="4960"/>
      </w:tblGrid>
      <w:tr w:rsidR="006E6AA2" w14:paraId="295D2158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88F4FA4" w14:textId="77777777" w:rsidR="006E6AA2" w:rsidRDefault="006E6AA2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F09F0" w14:textId="77777777" w:rsidR="006E6AA2" w:rsidRDefault="006E6AA2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6E6AA2" w14:paraId="2889444A" w14:textId="77777777" w:rsidTr="006E6AA2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4E8D5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6F5389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6E6AA2" w14:paraId="0E155C79" w14:textId="77777777" w:rsidTr="006E6AA2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50D8447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9876E0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6E6AA2" w14:paraId="79BC25C8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89536A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51F1F6" w14:textId="77777777" w:rsidR="006E6AA2" w:rsidRDefault="006E6AA2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6E6AA2" w14:paraId="48411E7B" w14:textId="77777777" w:rsidTr="006E6AA2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2026B6F" w14:textId="77777777" w:rsidR="006E6AA2" w:rsidRDefault="006E6AA2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1E062F4" w14:textId="77777777" w:rsidR="006E6AA2" w:rsidRDefault="006E6AA2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p w14:paraId="0CEB32D1" w14:textId="77777777" w:rsidR="006E6AA2" w:rsidRDefault="006E6AA2" w:rsidP="006E6AA2">
      <w:pPr>
        <w:pStyle w:val="Heading1"/>
        <w:jc w:val="left"/>
      </w:pPr>
    </w:p>
    <w:p w14:paraId="73281259" w14:textId="77777777" w:rsidR="0083680D" w:rsidRDefault="0083680D" w:rsidP="0083680D">
      <w:pPr>
        <w:pStyle w:val="Heading1"/>
      </w:pPr>
      <w:bookmarkStart w:id="17" w:name="_Toc107853552"/>
      <w:r>
        <w:t>SKENARIO UTAMA</w:t>
      </w:r>
      <w:bookmarkEnd w:id="17"/>
    </w:p>
    <w:p w14:paraId="0976590E" w14:textId="77777777" w:rsidR="0083680D" w:rsidRDefault="0083680D" w:rsidP="0083680D">
      <w:pPr>
        <w:pStyle w:val="Heading1"/>
        <w:jc w:val="left"/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152609B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8B4E94" w14:textId="77777777" w:rsidR="0083680D" w:rsidRDefault="0083680D">
            <w:pPr>
              <w:pStyle w:val="TableParagraph"/>
              <w:spacing w:before="6" w:line="256" w:lineRule="auto"/>
              <w:ind w:left="2563" w:right="255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4497AFD0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50CFCE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7410633" w14:textId="77777777" w:rsidR="0083680D" w:rsidRDefault="0083680D">
            <w:pPr>
              <w:pStyle w:val="TableParagraph"/>
              <w:spacing w:before="1" w:line="256" w:lineRule="auto"/>
              <w:ind w:left="1428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istem</w:t>
            </w:r>
          </w:p>
        </w:tc>
      </w:tr>
      <w:tr w:rsidR="0083680D" w14:paraId="3CFD72C4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A409DE0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F54FA6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9CC9851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2288C9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8A55577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i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</w:tc>
      </w:tr>
      <w:tr w:rsidR="0083680D" w14:paraId="02A9B5FD" w14:textId="77777777" w:rsidTr="0083680D">
        <w:trPr>
          <w:trHeight w:val="54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C05FD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isi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dentitas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e-</w:t>
            </w:r>
          </w:p>
          <w:p w14:paraId="477E74FB" w14:textId="77777777" w:rsidR="0083680D" w:rsidRDefault="0083680D">
            <w:pPr>
              <w:pStyle w:val="TableParagraph"/>
              <w:spacing w:before="20" w:line="252" w:lineRule="exact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KTP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95A924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3E9F16D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B74D6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A204AFE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 pertama sebag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rsip,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du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  <w:tr w:rsidR="0083680D" w14:paraId="0259730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DFC5CD" w14:textId="77777777" w:rsidR="0083680D" w:rsidRDefault="0083680D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5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 diis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gun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terai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p</w:t>
            </w:r>
          </w:p>
          <w:p w14:paraId="53B43631" w14:textId="77777777" w:rsidR="0083680D" w:rsidRDefault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6.000,-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8FE53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0BA30DD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C9DC927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3AA435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6.</w:t>
            </w:r>
            <w:r>
              <w:rPr>
                <w:spacing w:val="2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41F15D2F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41F689F6" w14:textId="77777777" w:rsidTr="0083680D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0B82D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DBEB24A" w14:textId="77777777" w:rsidTr="0083680D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7869F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45CF3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74D68EE3" w14:textId="77777777" w:rsidTr="0083680D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CA9CD2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i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registrasi</w:t>
            </w:r>
          </w:p>
          <w:p w14:paraId="22EEF943" w14:textId="77777777" w:rsidR="0083680D" w:rsidRDefault="0083680D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calo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DD3211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0B75881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6349D10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7A5FBC" w14:textId="77777777" w:rsidR="0083680D" w:rsidRDefault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7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sutakawan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nya</w:t>
            </w:r>
            <w:r>
              <w:rPr>
                <w:spacing w:val="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erum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2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mb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ular.</w:t>
            </w:r>
          </w:p>
        </w:tc>
      </w:tr>
      <w:tr w:rsidR="0083680D" w14:paraId="3C4ACD8F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4CB4952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C89D64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.</w:t>
            </w:r>
          </w:p>
        </w:tc>
      </w:tr>
    </w:tbl>
    <w:p w14:paraId="1CBCC4B0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10D25055" w14:textId="77777777" w:rsidR="0083680D" w:rsidRDefault="0083680D" w:rsidP="0083680D">
      <w:pPr>
        <w:pStyle w:val="BodyText"/>
        <w:spacing w:before="4"/>
        <w:rPr>
          <w:sz w:val="19"/>
          <w:lang w:val="id-ID"/>
        </w:rPr>
      </w:pPr>
    </w:p>
    <w:p w14:paraId="6F608FCA" w14:textId="77777777" w:rsidR="0083680D" w:rsidRDefault="0083680D" w:rsidP="0083680D">
      <w:pPr>
        <w:pStyle w:val="ListParagraph"/>
        <w:widowControl w:val="0"/>
        <w:numPr>
          <w:ilvl w:val="2"/>
          <w:numId w:val="30"/>
        </w:numPr>
        <w:tabs>
          <w:tab w:val="left" w:pos="851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2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Inventori</w:t>
      </w:r>
    </w:p>
    <w:tbl>
      <w:tblPr>
        <w:tblW w:w="8495" w:type="dxa"/>
        <w:tblInd w:w="176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2472"/>
        <w:gridCol w:w="6023"/>
      </w:tblGrid>
      <w:tr w:rsidR="0083680D" w14:paraId="1DC05F26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6791A16" w14:textId="77777777" w:rsidR="0083680D" w:rsidRDefault="0083680D">
            <w:pPr>
              <w:pStyle w:val="TableParagraph"/>
              <w:spacing w:before="82" w:line="256" w:lineRule="auto"/>
              <w:ind w:left="571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EAB8CD" w14:textId="77777777" w:rsidR="0083680D" w:rsidRDefault="0083680D">
            <w:pPr>
              <w:pStyle w:val="TableParagraph"/>
              <w:spacing w:before="1" w:line="256" w:lineRule="auto"/>
              <w:ind w:left="1679" w:right="166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Inventori</w:t>
            </w:r>
          </w:p>
        </w:tc>
      </w:tr>
      <w:tr w:rsidR="0083680D" w14:paraId="328320F4" w14:textId="77777777" w:rsidTr="0083680D">
        <w:trPr>
          <w:trHeight w:val="431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0F0400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1973F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w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 secar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lengkap.</w:t>
            </w:r>
          </w:p>
        </w:tc>
      </w:tr>
      <w:tr w:rsidR="0083680D" w14:paraId="30C0FD16" w14:textId="77777777" w:rsidTr="0083680D">
        <w:trPr>
          <w:trHeight w:val="436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B93F01A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6F0F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.</w:t>
            </w:r>
          </w:p>
        </w:tc>
      </w:tr>
      <w:tr w:rsidR="0083680D" w14:paraId="01B29E4B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6BA005E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AD0C02" w14:textId="77777777" w:rsidR="0083680D" w:rsidRDefault="0083680D">
            <w:pPr>
              <w:pStyle w:val="TableParagraph"/>
              <w:spacing w:line="254" w:lineRule="auto"/>
              <w:ind w:right="532"/>
              <w:rPr>
                <w:lang w:val="id-ID" w:eastAsia="ja-JP"/>
              </w:rPr>
            </w:pPr>
            <w:r>
              <w:rPr>
                <w:lang w:val="id-ID" w:eastAsia="ja-JP"/>
              </w:rPr>
              <w:t>Pencarian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-buku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takogny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ing.</w:t>
            </w:r>
          </w:p>
        </w:tc>
      </w:tr>
      <w:tr w:rsidR="0083680D" w14:paraId="027A1276" w14:textId="77777777" w:rsidTr="0083680D">
        <w:trPr>
          <w:trHeight w:val="705"/>
        </w:trPr>
        <w:tc>
          <w:tcPr>
            <w:tcW w:w="2036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6F567F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lastRenderedPageBreak/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62946" w14:textId="77777777" w:rsidR="0083680D" w:rsidRDefault="0083680D">
            <w:pPr>
              <w:pStyle w:val="TableParagraph"/>
              <w:spacing w:line="254" w:lineRule="auto"/>
              <w:ind w:right="1152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g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d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emil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oleh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</w:tbl>
    <w:tbl>
      <w:tblPr>
        <w:tblpPr w:leftFromText="180" w:rightFromText="180" w:vertAnchor="text" w:horzAnchor="margin" w:tblpXSpec="center" w:tblpY="455"/>
        <w:tblW w:w="699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C58F49A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CC67DBA" w14:textId="77777777" w:rsidR="0083680D" w:rsidRDefault="0083680D" w:rsidP="0083680D">
            <w:pPr>
              <w:pStyle w:val="TableParagraph"/>
              <w:spacing w:before="1" w:line="252" w:lineRule="auto"/>
              <w:ind w:left="830" w:right="168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mberi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zi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</w:p>
          <w:p w14:paraId="75D22FF8" w14:textId="77777777" w:rsidR="0083680D" w:rsidRDefault="0083680D" w:rsidP="0083680D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B873069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02228A8F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BAC8438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595519" w14:textId="77777777" w:rsidR="0083680D" w:rsidRDefault="0083680D" w:rsidP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g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80%.</w:t>
            </w:r>
          </w:p>
        </w:tc>
      </w:tr>
      <w:tr w:rsidR="0083680D" w14:paraId="39CBA139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2A47B3" w14:textId="77777777" w:rsidR="0083680D" w:rsidRDefault="0083680D" w:rsidP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nja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B0D56E7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F7D87F6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3F4DA94" w14:textId="77777777" w:rsidR="0083680D" w:rsidRDefault="0083680D" w:rsidP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372358E" w14:textId="77777777" w:rsidR="0083680D" w:rsidRDefault="0083680D" w:rsidP="0083680D">
            <w:pPr>
              <w:pStyle w:val="TableParagraph"/>
              <w:spacing w:line="254" w:lineRule="auto"/>
              <w:ind w:left="831" w:right="102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2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uatu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6CD154B0" w14:textId="77777777" w:rsidR="0083680D" w:rsidRDefault="0083680D" w:rsidP="0083680D">
      <w:pPr>
        <w:pStyle w:val="Heading1"/>
        <w:jc w:val="left"/>
      </w:pPr>
    </w:p>
    <w:p w14:paraId="49AD3072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6C708B8F" w14:textId="77777777" w:rsidTr="0083680D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4286327" w14:textId="77777777" w:rsidR="0083680D" w:rsidRDefault="0083680D">
            <w:pPr>
              <w:pStyle w:val="TableParagraph"/>
              <w:spacing w:before="1" w:line="256" w:lineRule="auto"/>
              <w:ind w:left="2562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4CEBD8D2" w14:textId="77777777" w:rsidTr="0083680D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4A6D639" w14:textId="77777777" w:rsidR="0083680D" w:rsidRDefault="0083680D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752A7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63AB74B2" w14:textId="77777777" w:rsidTr="0083680D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E9E136" w14:textId="77777777" w:rsidR="0083680D" w:rsidRDefault="0083680D">
            <w:pPr>
              <w:pStyle w:val="TableParagraph"/>
              <w:spacing w:line="254" w:lineRule="auto"/>
              <w:ind w:left="830" w:right="296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yedi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</w:t>
            </w:r>
          </w:p>
          <w:p w14:paraId="3D717DD4" w14:textId="77777777" w:rsidR="0083680D" w:rsidRDefault="0083680D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oleh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butuhkan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5F5041C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78FEC50A" w14:textId="77777777" w:rsidTr="0083680D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3A8B84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AB2D0BD" w14:textId="77777777" w:rsidR="0083680D" w:rsidRDefault="0083680D">
            <w:pPr>
              <w:pStyle w:val="TableParagraph"/>
              <w:spacing w:line="254" w:lineRule="auto"/>
              <w:ind w:left="831" w:right="154" w:hanging="360"/>
              <w:jc w:val="both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ilah setiap harga pinjam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sebesar 80% dari harg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0BE6A138" w14:textId="77777777" w:rsidTr="0083680D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0D9FD6D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5DC34E9" w14:textId="77777777" w:rsidR="0083680D" w:rsidRDefault="0083680D">
            <w:pPr>
              <w:pStyle w:val="TableParagraph"/>
              <w:spacing w:line="254" w:lineRule="auto"/>
              <w:ind w:left="831" w:right="28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.</w:t>
            </w:r>
          </w:p>
        </w:tc>
      </w:tr>
      <w:tr w:rsidR="0083680D" w14:paraId="3399025B" w14:textId="77777777" w:rsidTr="0083680D">
        <w:trPr>
          <w:trHeight w:val="71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9C39B44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2842D7" w14:textId="77777777" w:rsidR="0083680D" w:rsidRDefault="0083680D">
            <w:pPr>
              <w:pStyle w:val="TableParagraph"/>
              <w:spacing w:line="254" w:lineRule="auto"/>
              <w:ind w:left="831" w:right="31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eberikan bukti form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.</w:t>
            </w:r>
          </w:p>
        </w:tc>
      </w:tr>
    </w:tbl>
    <w:p w14:paraId="0FFC2525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5729A5E0" w14:textId="77777777" w:rsidR="0083680D" w:rsidRDefault="0083680D" w:rsidP="0083680D">
      <w:pPr>
        <w:pStyle w:val="BodyText"/>
        <w:spacing w:before="10"/>
        <w:rPr>
          <w:sz w:val="18"/>
          <w:lang w:val="id-ID"/>
        </w:rPr>
      </w:pPr>
    </w:p>
    <w:p w14:paraId="73CD6D5F" w14:textId="77777777" w:rsidR="0083680D" w:rsidRDefault="0083680D" w:rsidP="0083680D">
      <w:pPr>
        <w:pStyle w:val="ListParagraph"/>
        <w:widowControl w:val="0"/>
        <w:numPr>
          <w:ilvl w:val="2"/>
          <w:numId w:val="31"/>
        </w:numPr>
        <w:tabs>
          <w:tab w:val="left" w:pos="709"/>
        </w:tabs>
        <w:autoSpaceDE w:val="0"/>
        <w:autoSpaceDN w:val="0"/>
        <w:spacing w:before="9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4</w:t>
      </w:r>
      <w:r>
        <w:rPr>
          <w:spacing w:val="36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embalian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5104"/>
      </w:tblGrid>
      <w:tr w:rsidR="0083680D" w14:paraId="11D69EFB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E9BE0A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42C4818" w14:textId="77777777" w:rsidR="0083680D" w:rsidRDefault="0083680D">
            <w:pPr>
              <w:pStyle w:val="TableParagraph"/>
              <w:spacing w:before="1" w:line="256" w:lineRule="auto"/>
              <w:ind w:left="1540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ngembalian</w:t>
            </w:r>
          </w:p>
        </w:tc>
      </w:tr>
      <w:tr w:rsidR="0083680D" w14:paraId="1129A938" w14:textId="77777777" w:rsidTr="0083680D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19DC9FD" w14:textId="77777777" w:rsidR="0083680D" w:rsidRDefault="0083680D">
            <w:pPr>
              <w:pStyle w:val="TableParagraph"/>
              <w:spacing w:before="10" w:line="256" w:lineRule="auto"/>
              <w:ind w:left="0"/>
              <w:rPr>
                <w:sz w:val="18"/>
                <w:lang w:val="id-ID" w:eastAsia="ja-JP"/>
              </w:rPr>
            </w:pPr>
          </w:p>
          <w:p w14:paraId="4D5AE1B3" w14:textId="77777777" w:rsidR="0083680D" w:rsidRDefault="0083680D">
            <w:pPr>
              <w:pStyle w:val="TableParagraph"/>
              <w:spacing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91745C" w14:textId="77777777" w:rsidR="0083680D" w:rsidRDefault="0083680D">
            <w:pPr>
              <w:pStyle w:val="TableParagraph"/>
              <w:spacing w:before="1" w:line="252" w:lineRule="auto"/>
              <w:ind w:right="247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 setiap buku yang telah dipinjam atau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</w:tr>
      <w:tr w:rsidR="0083680D" w14:paraId="0559D69A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4D7AE0" w14:textId="77777777" w:rsidR="0083680D" w:rsidRDefault="0083680D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6F995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691BEFD9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8A966E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9B9D48C" w14:textId="77777777" w:rsidR="0083680D" w:rsidRDefault="0083680D">
            <w:pPr>
              <w:pStyle w:val="TableParagraph"/>
              <w:spacing w:line="254" w:lineRule="auto"/>
              <w:ind w:right="697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kembali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e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nggal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.</w:t>
            </w:r>
          </w:p>
        </w:tc>
      </w:tr>
      <w:tr w:rsidR="0083680D" w14:paraId="1FAA1DE7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FCD54BC" w14:textId="77777777" w:rsidR="0083680D" w:rsidRDefault="0083680D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5104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338A8A2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Tahap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 buku.</w:t>
            </w:r>
          </w:p>
        </w:tc>
      </w:tr>
    </w:tbl>
    <w:p w14:paraId="5C49F298" w14:textId="77777777" w:rsidR="0083680D" w:rsidRDefault="0083680D" w:rsidP="0083680D">
      <w:pPr>
        <w:pStyle w:val="BodyText"/>
        <w:spacing w:before="4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5F4031DB" w14:textId="77777777" w:rsidTr="009652C8">
        <w:trPr>
          <w:trHeight w:val="436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EC9C98" w14:textId="77777777" w:rsidR="0083680D" w:rsidRDefault="0083680D">
            <w:pPr>
              <w:pStyle w:val="TableParagraph"/>
              <w:spacing w:before="1" w:line="256" w:lineRule="auto"/>
              <w:ind w:left="2563" w:right="2553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78C9BB4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C59911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38DFA58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146CD6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22DDFF" w14:textId="77777777" w:rsidR="0083680D" w:rsidRDefault="0083680D">
            <w:pPr>
              <w:pStyle w:val="TableParagraph"/>
              <w:spacing w:line="250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8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</w:p>
          <w:p w14:paraId="4AAB70DA" w14:textId="77777777" w:rsidR="0083680D" w:rsidRDefault="0083680D">
            <w:pPr>
              <w:pStyle w:val="TableParagraph"/>
              <w:spacing w:before="3" w:line="270" w:lineRule="atLeast"/>
              <w:ind w:left="830" w:right="112"/>
              <w:rPr>
                <w:lang w:val="id-ID" w:eastAsia="ja-JP"/>
              </w:rPr>
            </w:pPr>
            <w:r>
              <w:rPr>
                <w:lang w:val="id-ID" w:eastAsia="ja-JP"/>
              </w:rPr>
              <w:t>mengembalik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tiap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lah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pinjam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E1546B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</w:tbl>
    <w:p w14:paraId="14203EFA" w14:textId="77777777" w:rsidR="0083680D" w:rsidRDefault="0083680D" w:rsidP="0083680D"/>
    <w:tbl>
      <w:tblPr>
        <w:tblW w:w="6995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32EEC37B" w14:textId="77777777" w:rsidTr="009652C8">
        <w:trPr>
          <w:trHeight w:val="98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CC06B95" w14:textId="77777777" w:rsidR="0083680D" w:rsidRDefault="0083680D" w:rsidP="009652C8">
            <w:pPr>
              <w:pStyle w:val="TableParagraph"/>
              <w:spacing w:line="256" w:lineRule="auto"/>
              <w:ind w:left="0" w:hanging="18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EBF3A4" w14:textId="77777777" w:rsidR="0083680D" w:rsidRDefault="0083680D">
            <w:pPr>
              <w:pStyle w:val="TableParagraph"/>
              <w:spacing w:before="1" w:line="252" w:lineRule="auto"/>
              <w:ind w:left="831" w:right="194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 atau memasti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tuh tempo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83680D" w14:paraId="20E65273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CCE048D" w14:textId="77777777" w:rsidR="0083680D" w:rsidRDefault="0083680D">
            <w:pPr>
              <w:pStyle w:val="TableParagraph"/>
              <w:spacing w:line="254" w:lineRule="auto"/>
              <w:ind w:left="83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2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cek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69157E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3A9B75B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EF5C03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4DC1841" w14:textId="77777777" w:rsidR="0083680D" w:rsidRDefault="0083680D">
            <w:pPr>
              <w:pStyle w:val="TableParagraph"/>
              <w:spacing w:line="254" w:lineRule="auto"/>
              <w:ind w:left="831" w:right="19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5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7900C4E0" w14:textId="77777777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572"/>
      </w:tblGrid>
      <w:tr w:rsidR="0083680D" w14:paraId="2FC55469" w14:textId="77777777" w:rsidTr="009652C8">
        <w:trPr>
          <w:trHeight w:val="431"/>
        </w:trPr>
        <w:tc>
          <w:tcPr>
            <w:tcW w:w="6995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8DB0D3" w14:textId="77777777" w:rsidR="0083680D" w:rsidRDefault="0083680D">
            <w:pPr>
              <w:pStyle w:val="TableParagraph"/>
              <w:spacing w:before="1" w:line="256" w:lineRule="auto"/>
              <w:ind w:left="2563" w:right="2557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3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lternatif</w:t>
            </w:r>
          </w:p>
        </w:tc>
      </w:tr>
      <w:tr w:rsidR="0083680D" w14:paraId="12A0BFB9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0441E1B" w14:textId="77777777" w:rsidR="0083680D" w:rsidRDefault="0083680D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043C31C" w14:textId="77777777" w:rsidR="0083680D" w:rsidRDefault="0083680D">
            <w:pPr>
              <w:pStyle w:val="TableParagraph"/>
              <w:spacing w:before="1" w:line="256" w:lineRule="auto"/>
              <w:ind w:left="1433" w:right="1416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08F79A5B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E7D8AD" w14:textId="77777777" w:rsidR="0083680D" w:rsidRDefault="0083680D">
            <w:pPr>
              <w:pStyle w:val="TableParagraph"/>
              <w:spacing w:before="1" w:line="256" w:lineRule="auto"/>
              <w:ind w:left="0" w:right="364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embalikan</w:t>
            </w:r>
          </w:p>
          <w:p w14:paraId="48702EBA" w14:textId="77777777" w:rsidR="0083680D" w:rsidRDefault="0083680D">
            <w:pPr>
              <w:pStyle w:val="TableParagraph"/>
              <w:spacing w:before="15" w:line="256" w:lineRule="auto"/>
              <w:ind w:left="0" w:right="290"/>
              <w:jc w:val="right"/>
              <w:rPr>
                <w:lang w:val="id-ID" w:eastAsia="ja-JP"/>
              </w:rPr>
            </w:pPr>
            <w:r>
              <w:rPr>
                <w:lang w:val="id-ID" w:eastAsia="ja-JP"/>
              </w:rPr>
              <w:t>setiap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adwal.</w:t>
            </w: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2BD732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69D992DE" w14:textId="77777777" w:rsidTr="009652C8">
        <w:trPr>
          <w:trHeight w:val="125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1DE939DA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5D1ACB" w14:textId="77777777" w:rsidR="0083680D" w:rsidRDefault="0083680D">
            <w:pPr>
              <w:pStyle w:val="TableParagraph"/>
              <w:spacing w:line="254" w:lineRule="auto"/>
              <w:ind w:left="831" w:right="54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 xml:space="preserve">memastikan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dan jadwal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nya</w:t>
            </w:r>
          </w:p>
        </w:tc>
      </w:tr>
      <w:tr w:rsidR="0083680D" w14:paraId="076B7E2E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AE44688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57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272C13A" w14:textId="77777777" w:rsidR="0083680D" w:rsidRDefault="0083680D">
            <w:pPr>
              <w:pStyle w:val="TableParagraph"/>
              <w:spacing w:line="254" w:lineRule="auto"/>
              <w:ind w:left="831" w:right="629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 bukt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pengembali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nya.</w:t>
            </w:r>
          </w:p>
        </w:tc>
      </w:tr>
    </w:tbl>
    <w:p w14:paraId="41D44F5A" w14:textId="77777777" w:rsidR="0083680D" w:rsidRDefault="0083680D" w:rsidP="0083680D">
      <w:pPr>
        <w:pStyle w:val="BodyText"/>
        <w:rPr>
          <w:sz w:val="20"/>
          <w:szCs w:val="22"/>
          <w:lang w:val="id-ID"/>
        </w:rPr>
      </w:pPr>
    </w:p>
    <w:p w14:paraId="08F519B7" w14:textId="77777777" w:rsidR="0083680D" w:rsidRDefault="0083680D" w:rsidP="0083680D">
      <w:pPr>
        <w:pStyle w:val="BodyText"/>
        <w:spacing w:before="3"/>
        <w:rPr>
          <w:sz w:val="19"/>
          <w:lang w:val="id-ID"/>
        </w:rPr>
      </w:pPr>
    </w:p>
    <w:p w14:paraId="3DE8267F" w14:textId="77777777" w:rsidR="0083680D" w:rsidRDefault="0083680D" w:rsidP="0083680D">
      <w:pPr>
        <w:pStyle w:val="ListParagraph"/>
        <w:widowControl w:val="0"/>
        <w:numPr>
          <w:ilvl w:val="2"/>
          <w:numId w:val="32"/>
        </w:numPr>
        <w:tabs>
          <w:tab w:val="left" w:pos="851"/>
        </w:tabs>
        <w:autoSpaceDE w:val="0"/>
        <w:autoSpaceDN w:val="0"/>
        <w:spacing w:before="92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5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rpanjang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Sewa.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83680D" w14:paraId="1A7C3541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19A5A4" w14:textId="77777777" w:rsidR="0083680D" w:rsidRDefault="0083680D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8F42D58" w14:textId="77777777" w:rsidR="0083680D" w:rsidRDefault="0083680D">
            <w:pPr>
              <w:pStyle w:val="TableParagraph"/>
              <w:spacing w:before="1" w:line="256" w:lineRule="auto"/>
              <w:ind w:left="912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rpanjangan</w:t>
            </w:r>
            <w:r>
              <w:rPr>
                <w:b/>
                <w:spacing w:val="-5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Masa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Sewa</w:t>
            </w:r>
          </w:p>
        </w:tc>
      </w:tr>
      <w:tr w:rsidR="0083680D" w14:paraId="572B665C" w14:textId="77777777" w:rsidTr="0083680D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A13BF81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A676E1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perbolehkanny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4A83808D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02C258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E68B86" w14:textId="77777777" w:rsidR="0083680D" w:rsidRDefault="0083680D">
            <w:pPr>
              <w:pStyle w:val="TableParagraph"/>
              <w:spacing w:line="254" w:lineRule="auto"/>
              <w:ind w:right="616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ingi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2CEB4498" w14:textId="77777777" w:rsidTr="0083680D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1E77837" w14:textId="77777777" w:rsidR="0083680D" w:rsidRDefault="0083680D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7FBAB67" w14:textId="77777777" w:rsidR="0083680D" w:rsidRDefault="0083680D">
            <w:pPr>
              <w:pStyle w:val="TableParagraph"/>
              <w:spacing w:line="254" w:lineRule="auto"/>
              <w:ind w:right="830"/>
              <w:rPr>
                <w:lang w:val="id-ID" w:eastAsia="ja-JP"/>
              </w:rPr>
            </w:pPr>
            <w:r>
              <w:rPr>
                <w:lang w:val="id-ID" w:eastAsia="ja-JP"/>
              </w:rPr>
              <w:t>Anggota melapor ke pustakawan bahwa ak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perpanjang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83680D" w14:paraId="04BAB460" w14:textId="77777777" w:rsidTr="0083680D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8B33B35" w14:textId="77777777" w:rsidR="0083680D" w:rsidRDefault="0083680D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F33EBC" w14:textId="77777777" w:rsidR="0083680D" w:rsidRDefault="0083680D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kan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verifikasi.</w:t>
            </w:r>
          </w:p>
        </w:tc>
      </w:tr>
    </w:tbl>
    <w:p w14:paraId="09A686F1" w14:textId="7FDE456E" w:rsidR="0083680D" w:rsidRDefault="0083680D" w:rsidP="0083680D">
      <w:pPr>
        <w:pStyle w:val="BodyText"/>
        <w:spacing w:before="9"/>
        <w:rPr>
          <w:sz w:val="23"/>
          <w:szCs w:val="22"/>
          <w:lang w:val="id-ID"/>
        </w:rPr>
      </w:pPr>
    </w:p>
    <w:p w14:paraId="0D1A90D7" w14:textId="77777777" w:rsidR="009652C8" w:rsidRDefault="009652C8" w:rsidP="0083680D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83680D" w14:paraId="3B3A8D2B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4938AA4" w14:textId="77777777" w:rsidR="0083680D" w:rsidRDefault="0083680D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lastRenderedPageBreak/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83680D" w14:paraId="149D3A9C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046916C" w14:textId="77777777" w:rsidR="0083680D" w:rsidRDefault="0083680D">
            <w:pPr>
              <w:pStyle w:val="TableParagraph"/>
              <w:spacing w:before="77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E45BE2B" w14:textId="77777777" w:rsidR="0083680D" w:rsidRDefault="0083680D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83680D" w14:paraId="54A9B27D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EDE34FB" w14:textId="77777777" w:rsidR="0083680D" w:rsidRDefault="0083680D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lapor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untuk</w:t>
            </w:r>
          </w:p>
          <w:p w14:paraId="5DA377DE" w14:textId="77777777" w:rsidR="0083680D" w:rsidRDefault="0083680D">
            <w:pPr>
              <w:pStyle w:val="TableParagraph"/>
              <w:spacing w:before="3" w:line="270" w:lineRule="atLeast"/>
              <w:ind w:left="830" w:right="160"/>
              <w:rPr>
                <w:lang w:val="id-ID" w:eastAsia="ja-JP"/>
              </w:rPr>
            </w:pPr>
            <w:r>
              <w:rPr>
                <w:lang w:val="id-ID" w:eastAsia="ja-JP"/>
              </w:rPr>
              <w:t>memperpanjang</w:t>
            </w:r>
            <w:r>
              <w:rPr>
                <w:spacing w:val="-1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33A750F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83680D" w14:paraId="4A4E408A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D3150C9" w14:textId="77777777" w:rsidR="0083680D" w:rsidRDefault="0083680D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7F4EDA9" w14:textId="77777777" w:rsidR="0083680D" w:rsidRDefault="0083680D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ahap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verifikas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 sewa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  <w:tr w:rsidR="009652C8" w14:paraId="4C8FFA80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9CC7D67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gis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form</w:t>
            </w:r>
          </w:p>
          <w:p w14:paraId="04F38946" w14:textId="77777777" w:rsidR="009652C8" w:rsidRDefault="009652C8" w:rsidP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  <w:r>
              <w:rPr>
                <w:lang w:val="id-ID" w:eastAsia="ja-JP"/>
              </w:rPr>
              <w:t>mas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anjangan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E60665" w14:textId="77777777" w:rsidR="009652C8" w:rsidRDefault="009652C8" w:rsidP="009652C8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</w:p>
        </w:tc>
      </w:tr>
      <w:tr w:rsidR="009652C8" w14:paraId="223B7E49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A89E7FA" w14:textId="77777777" w:rsidR="009652C8" w:rsidRDefault="009652C8" w:rsidP="00E86759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79535BE" w14:textId="77777777" w:rsidR="009652C8" w:rsidRDefault="009652C8" w:rsidP="00E86759">
            <w:pPr>
              <w:pStyle w:val="TableParagraph"/>
              <w:spacing w:line="254" w:lineRule="auto"/>
              <w:ind w:left="831" w:right="11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atas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ksimal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anyak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3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li</w:t>
            </w:r>
            <w:r w:rsidRPr="009652C8">
              <w:rPr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.</w:t>
            </w:r>
          </w:p>
        </w:tc>
      </w:tr>
    </w:tbl>
    <w:p w14:paraId="79B5A97D" w14:textId="77777777" w:rsidR="0083680D" w:rsidRDefault="0083680D" w:rsidP="009652C8"/>
    <w:p w14:paraId="3AA35F53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851"/>
        </w:tabs>
        <w:autoSpaceDE w:val="0"/>
        <w:autoSpaceDN w:val="0"/>
        <w:spacing w:before="92" w:after="24" w:line="240" w:lineRule="auto"/>
        <w:ind w:hanging="1383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6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6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Denda</w:t>
      </w:r>
      <w:r>
        <w:rPr>
          <w:spacing w:val="4"/>
          <w:lang w:val="id-ID"/>
        </w:rPr>
        <w:t xml:space="preserve"> </w:t>
      </w:r>
      <w:r>
        <w:rPr>
          <w:lang w:val="id-ID"/>
        </w:rPr>
        <w:t>d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Tindak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Lanjut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1D1FBBDD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88CC3B4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B3C8DFB" w14:textId="77777777" w:rsidR="009652C8" w:rsidRDefault="009652C8">
            <w:pPr>
              <w:pStyle w:val="TableParagraph"/>
              <w:spacing w:before="1" w:line="256" w:lineRule="auto"/>
              <w:ind w:left="66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2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endan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dan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Tindak</w:t>
            </w:r>
            <w:r>
              <w:rPr>
                <w:b/>
                <w:spacing w:val="-6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Lanjutnya</w:t>
            </w:r>
          </w:p>
        </w:tc>
      </w:tr>
      <w:tr w:rsidR="009652C8" w14:paraId="0F5BDBC2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576D36B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A998A50" w14:textId="77777777" w:rsidR="009652C8" w:rsidRDefault="009652C8">
            <w:pPr>
              <w:pStyle w:val="TableParagraph"/>
              <w:spacing w:line="252" w:lineRule="auto"/>
              <w:ind w:right="527"/>
              <w:rPr>
                <w:lang w:val="id-ID" w:eastAsia="ja-JP"/>
              </w:rPr>
            </w:pPr>
            <w:r>
              <w:rPr>
                <w:lang w:val="id-ID" w:eastAsia="ja-JP"/>
              </w:rPr>
              <w:t>Bentu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nksi keterlambat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tau kerusak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at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ngembali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  <w:tr w:rsidR="009652C8" w14:paraId="74DCB13C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20A59E6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279DC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 yang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1CE547C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8831D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0EC3C33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seluruh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dipinjam.</w:t>
            </w:r>
          </w:p>
        </w:tc>
      </w:tr>
      <w:tr w:rsidR="009652C8" w14:paraId="46933E97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38BD883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FDEDA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Diberi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sua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.</w:t>
            </w:r>
          </w:p>
        </w:tc>
      </w:tr>
    </w:tbl>
    <w:p w14:paraId="19D50AAA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28F88617" w14:textId="77777777" w:rsidTr="009652C8">
        <w:trPr>
          <w:trHeight w:val="432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06CD23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7C2D145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13CFA0B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B516217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057350EB" w14:textId="77777777" w:rsidTr="009652C8">
        <w:trPr>
          <w:trHeight w:val="1094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728E3E" w14:textId="77777777" w:rsidR="009652C8" w:rsidRDefault="009652C8">
            <w:pPr>
              <w:pStyle w:val="TableParagraph"/>
              <w:spacing w:line="254" w:lineRule="auto"/>
              <w:ind w:left="830" w:right="33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 mengembalikan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yang tidak sesuai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ondisi</w:t>
            </w:r>
            <w:r>
              <w:rPr>
                <w:spacing w:val="-1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</w:t>
            </w:r>
            <w:r>
              <w:rPr>
                <w:spacing w:val="-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</w:t>
            </w:r>
          </w:p>
          <w:p w14:paraId="0DC7E0BB" w14:textId="77777777" w:rsidR="009652C8" w:rsidRDefault="009652C8">
            <w:pPr>
              <w:pStyle w:val="TableParagraph"/>
              <w:spacing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(mengalam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rusakan)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805113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0DB9933" w14:textId="77777777" w:rsidTr="009652C8">
        <w:trPr>
          <w:trHeight w:val="432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3F3EF3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2D9C8D" w14:textId="77777777" w:rsidR="009652C8" w:rsidRDefault="009652C8">
            <w:pPr>
              <w:pStyle w:val="TableParagraph"/>
              <w:spacing w:line="249" w:lineRule="exact"/>
              <w:ind w:left="471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8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ikan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ti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.</w:t>
            </w:r>
          </w:p>
        </w:tc>
      </w:tr>
      <w:tr w:rsidR="009652C8" w14:paraId="33A37F7F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3911A68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3.</w:t>
            </w:r>
            <w:r>
              <w:rPr>
                <w:spacing w:val="80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haruskan</w:t>
            </w:r>
          </w:p>
          <w:p w14:paraId="50AF02AA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membayar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tersebut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65060966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6E2EDAF1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225F0521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2547C3C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4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enda keterlambat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sar 10% sesuai harga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w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</w:t>
            </w:r>
            <w:r>
              <w:rPr>
                <w:spacing w:val="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inya.</w:t>
            </w:r>
          </w:p>
        </w:tc>
      </w:tr>
    </w:tbl>
    <w:p w14:paraId="169244E4" w14:textId="0EE6430A" w:rsidR="009652C8" w:rsidRDefault="009652C8" w:rsidP="009652C8">
      <w:pPr>
        <w:pStyle w:val="BodyText"/>
        <w:rPr>
          <w:szCs w:val="22"/>
          <w:lang w:val="id-ID"/>
        </w:rPr>
      </w:pPr>
    </w:p>
    <w:p w14:paraId="32A698DF" w14:textId="3C436C5E" w:rsidR="009652C8" w:rsidRDefault="009652C8" w:rsidP="009652C8">
      <w:pPr>
        <w:pStyle w:val="BodyText"/>
        <w:rPr>
          <w:szCs w:val="22"/>
          <w:lang w:val="id-ID"/>
        </w:rPr>
      </w:pPr>
    </w:p>
    <w:p w14:paraId="01A12553" w14:textId="1E218618" w:rsidR="009652C8" w:rsidRDefault="009652C8" w:rsidP="009652C8">
      <w:pPr>
        <w:pStyle w:val="BodyText"/>
        <w:rPr>
          <w:szCs w:val="22"/>
          <w:lang w:val="id-ID"/>
        </w:rPr>
      </w:pPr>
    </w:p>
    <w:p w14:paraId="07220F41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469A3B1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63B96E01" w14:textId="77777777" w:rsidR="009652C8" w:rsidRDefault="009652C8" w:rsidP="009652C8">
      <w:pPr>
        <w:pStyle w:val="ListParagraph"/>
        <w:widowControl w:val="0"/>
        <w:numPr>
          <w:ilvl w:val="2"/>
          <w:numId w:val="33"/>
        </w:numPr>
        <w:tabs>
          <w:tab w:val="left" w:pos="993"/>
        </w:tabs>
        <w:autoSpaceDE w:val="0"/>
        <w:autoSpaceDN w:val="0"/>
        <w:spacing w:before="1" w:after="24" w:line="240" w:lineRule="auto"/>
        <w:ind w:hanging="1241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7</w:t>
      </w:r>
      <w:r>
        <w:rPr>
          <w:spacing w:val="38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Kepegawaian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6E54FFB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BBDF8C0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1FCB62B" w14:textId="77777777" w:rsidR="009652C8" w:rsidRDefault="009652C8">
            <w:pPr>
              <w:pStyle w:val="TableParagraph"/>
              <w:spacing w:before="1" w:line="256" w:lineRule="auto"/>
              <w:ind w:left="1497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Kepegawaian</w:t>
            </w:r>
          </w:p>
        </w:tc>
      </w:tr>
      <w:tr w:rsidR="009652C8" w14:paraId="75F9B5B4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3A5182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55D5D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Sebag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lay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tugas 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5ED8EDD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7BCAC5C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2D0389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</w:p>
        </w:tc>
      </w:tr>
      <w:tr w:rsidR="009652C8" w14:paraId="44D466A6" w14:textId="77777777" w:rsidTr="009652C8">
        <w:trPr>
          <w:trHeight w:val="710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558E83EF" w14:textId="77777777" w:rsidR="009652C8" w:rsidRDefault="009652C8">
            <w:pPr>
              <w:pStyle w:val="TableParagraph"/>
              <w:spacing w:before="9" w:line="256" w:lineRule="auto"/>
              <w:ind w:left="0"/>
              <w:rPr>
                <w:sz w:val="18"/>
                <w:lang w:val="id-ID" w:eastAsia="ja-JP"/>
              </w:rPr>
            </w:pPr>
          </w:p>
          <w:p w14:paraId="576844E2" w14:textId="77777777" w:rsidR="009652C8" w:rsidRDefault="009652C8">
            <w:pPr>
              <w:pStyle w:val="TableParagraph"/>
              <w:spacing w:before="1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62782DE" w14:textId="77777777" w:rsidR="009652C8" w:rsidRDefault="009652C8">
            <w:pPr>
              <w:pStyle w:val="TableParagraph"/>
              <w:spacing w:before="1" w:line="252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Pembagian jobdesk pustakawan berdasarakn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4DD2D45D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372CCA4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6217D5C" w14:textId="77777777" w:rsidR="009652C8" w:rsidRDefault="009652C8">
            <w:pPr>
              <w:pStyle w:val="TableParagraph"/>
              <w:spacing w:line="254" w:lineRule="auto"/>
              <w:ind w:right="741"/>
              <w:rPr>
                <w:lang w:val="id-ID" w:eastAsia="ja-JP"/>
              </w:rPr>
            </w:pPr>
            <w:r>
              <w:rPr>
                <w:lang w:val="id-ID" w:eastAsia="ja-JP"/>
              </w:rPr>
              <w:t>Menjalank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ugas sesua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jobdesk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sebut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erdasarkan</w:t>
            </w:r>
            <w:r>
              <w:rPr>
                <w:spacing w:val="-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-kelasnya.</w:t>
            </w:r>
          </w:p>
        </w:tc>
      </w:tr>
    </w:tbl>
    <w:p w14:paraId="60A722F4" w14:textId="77777777" w:rsidR="009652C8" w:rsidRDefault="009652C8" w:rsidP="009652C8"/>
    <w:tbl>
      <w:tblPr>
        <w:tblW w:w="6851" w:type="dxa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172D051" w14:textId="77777777" w:rsidTr="009652C8">
        <w:trPr>
          <w:trHeight w:val="436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85F772" w14:textId="77777777" w:rsidR="009652C8" w:rsidRDefault="009652C8">
            <w:pPr>
              <w:pStyle w:val="TableParagraph"/>
              <w:spacing w:before="6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5BB5E7C4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CAE8FAA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CA373D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6294F8B3" w14:textId="77777777" w:rsidTr="009652C8">
        <w:trPr>
          <w:trHeight w:val="54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C89246A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9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menjalanikan</w:t>
            </w:r>
          </w:p>
          <w:p w14:paraId="6446EB05" w14:textId="77777777" w:rsidR="009652C8" w:rsidRDefault="009652C8">
            <w:pPr>
              <w:pStyle w:val="TableParagraph"/>
              <w:spacing w:before="20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tugasnya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FB30A0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E401577" w14:textId="77777777" w:rsidTr="009652C8">
        <w:trPr>
          <w:trHeight w:val="979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815C76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69005EC" w14:textId="77777777" w:rsidR="009652C8" w:rsidRDefault="009652C8">
            <w:pPr>
              <w:pStyle w:val="TableParagraph"/>
              <w:spacing w:line="254" w:lineRule="auto"/>
              <w:ind w:left="831" w:right="923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mbagian tuga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sesuai</w:t>
            </w:r>
            <w:r>
              <w:rPr>
                <w:spacing w:val="-5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</w:tbl>
    <w:p w14:paraId="1B842AD5" w14:textId="77777777" w:rsidR="009652C8" w:rsidRDefault="009652C8" w:rsidP="009652C8">
      <w:pPr>
        <w:pStyle w:val="BodyText"/>
        <w:rPr>
          <w:sz w:val="20"/>
          <w:szCs w:val="22"/>
          <w:lang w:val="id-ID"/>
        </w:rPr>
      </w:pPr>
    </w:p>
    <w:p w14:paraId="386BF47D" w14:textId="77777777" w:rsidR="009652C8" w:rsidRDefault="009652C8" w:rsidP="009652C8">
      <w:pPr>
        <w:pStyle w:val="BodyText"/>
        <w:spacing w:before="3"/>
        <w:rPr>
          <w:sz w:val="19"/>
          <w:lang w:val="id-ID"/>
        </w:rPr>
      </w:pPr>
    </w:p>
    <w:p w14:paraId="208F2159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709"/>
        </w:tabs>
        <w:autoSpaceDE w:val="0"/>
        <w:autoSpaceDN w:val="0"/>
        <w:spacing w:before="92" w:after="24" w:line="240" w:lineRule="auto"/>
        <w:ind w:hanging="1525"/>
        <w:rPr>
          <w:sz w:val="22"/>
          <w:lang w:val="id-ID"/>
        </w:rPr>
      </w:pPr>
      <w:r>
        <w:rPr>
          <w:lang w:val="id-ID"/>
        </w:rPr>
        <w:t>Use</w:t>
      </w:r>
      <w:r>
        <w:rPr>
          <w:spacing w:val="-7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8</w:t>
      </w:r>
      <w:r>
        <w:rPr>
          <w:spacing w:val="35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Pemberhentian</w:t>
      </w:r>
      <w:r>
        <w:rPr>
          <w:spacing w:val="1"/>
          <w:lang w:val="id-ID"/>
        </w:rPr>
        <w:t xml:space="preserve"> </w:t>
      </w:r>
      <w:r>
        <w:rPr>
          <w:lang w:val="id-ID"/>
        </w:rPr>
        <w:t>Anggota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715B692A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DFF272E" w14:textId="77777777" w:rsidR="009652C8" w:rsidRDefault="009652C8">
            <w:pPr>
              <w:pStyle w:val="TableParagraph"/>
              <w:spacing w:before="77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08ECD01" w14:textId="77777777" w:rsidR="009652C8" w:rsidRDefault="009652C8">
            <w:pPr>
              <w:pStyle w:val="TableParagraph"/>
              <w:spacing w:before="1" w:line="256" w:lineRule="auto"/>
              <w:ind w:left="988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</w:t>
            </w:r>
            <w:r>
              <w:rPr>
                <w:b/>
                <w:spacing w:val="-1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Pemberhentian</w:t>
            </w:r>
            <w:r>
              <w:rPr>
                <w:b/>
                <w:spacing w:val="-9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Anggota</w:t>
            </w:r>
          </w:p>
        </w:tc>
      </w:tr>
      <w:tr w:rsidR="009652C8" w14:paraId="17B82E3A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ADE6D3D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211961A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berhenti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4E77D46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D22530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BE96C2C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Anggota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.</w:t>
            </w:r>
          </w:p>
        </w:tc>
      </w:tr>
      <w:tr w:rsidR="009652C8" w14:paraId="0E3E7555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FBD9D21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841C56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galami</w:t>
            </w:r>
            <w:r>
              <w:rPr>
                <w:spacing w:val="-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asalah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ebelumnya.</w:t>
            </w:r>
          </w:p>
        </w:tc>
      </w:tr>
      <w:tr w:rsidR="009652C8" w14:paraId="59C70DC3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D27F5DB" w14:textId="77777777" w:rsidR="009652C8" w:rsidRDefault="009652C8">
            <w:pPr>
              <w:pStyle w:val="TableParagraph"/>
              <w:spacing w:before="78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10F79F8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nyerahkan</w:t>
            </w:r>
            <w:r>
              <w:rPr>
                <w:spacing w:val="-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3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pada pustakawan.</w:t>
            </w:r>
          </w:p>
        </w:tc>
      </w:tr>
    </w:tbl>
    <w:p w14:paraId="4467D68B" w14:textId="77777777" w:rsidR="009652C8" w:rsidRDefault="009652C8" w:rsidP="009652C8">
      <w:pPr>
        <w:pStyle w:val="BodyText"/>
        <w:spacing w:before="9"/>
        <w:rPr>
          <w:sz w:val="23"/>
          <w:szCs w:val="22"/>
          <w:lang w:val="id-ID"/>
        </w:rPr>
      </w:pP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7F66E8A2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E9E7121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B3A1266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9F79367" w14:textId="77777777" w:rsidR="009652C8" w:rsidRDefault="009652C8">
            <w:pPr>
              <w:pStyle w:val="TableParagraph"/>
              <w:spacing w:before="82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9DE9656" w14:textId="77777777" w:rsidR="009652C8" w:rsidRDefault="009652C8">
            <w:pPr>
              <w:pStyle w:val="TableParagraph"/>
              <w:spacing w:before="1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3BE9ACE9" w14:textId="77777777" w:rsidTr="009652C8">
        <w:trPr>
          <w:trHeight w:val="431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DE08C86" w14:textId="77777777" w:rsidR="009652C8" w:rsidRDefault="009652C8">
            <w:pPr>
              <w:pStyle w:val="TableParagraph"/>
              <w:spacing w:line="249" w:lineRule="exact"/>
              <w:ind w:left="47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7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erhentikan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3A7BD6BC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7169496C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0E9B2C7B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206293F" w14:textId="77777777" w:rsidR="009652C8" w:rsidRDefault="009652C8">
            <w:pPr>
              <w:pStyle w:val="TableParagraph"/>
              <w:spacing w:line="254" w:lineRule="auto"/>
              <w:ind w:left="831" w:right="40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8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cabutny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artu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anggotaan.</w:t>
            </w:r>
          </w:p>
        </w:tc>
      </w:tr>
    </w:tbl>
    <w:p w14:paraId="6F32B808" w14:textId="33DE32E0" w:rsidR="009652C8" w:rsidRDefault="009652C8" w:rsidP="009652C8">
      <w:pPr>
        <w:pStyle w:val="BodyText"/>
        <w:rPr>
          <w:szCs w:val="22"/>
          <w:lang w:val="id-ID"/>
        </w:rPr>
      </w:pPr>
    </w:p>
    <w:p w14:paraId="6E527AFD" w14:textId="6D451DEA" w:rsidR="009652C8" w:rsidRDefault="009652C8" w:rsidP="009652C8">
      <w:pPr>
        <w:pStyle w:val="BodyText"/>
        <w:rPr>
          <w:szCs w:val="22"/>
          <w:lang w:val="id-ID"/>
        </w:rPr>
      </w:pPr>
    </w:p>
    <w:p w14:paraId="0F998A54" w14:textId="105C76C9" w:rsidR="009652C8" w:rsidRDefault="009652C8" w:rsidP="009652C8">
      <w:pPr>
        <w:pStyle w:val="BodyText"/>
        <w:rPr>
          <w:szCs w:val="22"/>
          <w:lang w:val="id-ID"/>
        </w:rPr>
      </w:pPr>
    </w:p>
    <w:p w14:paraId="4645AE53" w14:textId="77777777" w:rsidR="009652C8" w:rsidRDefault="009652C8" w:rsidP="009652C8">
      <w:pPr>
        <w:pStyle w:val="BodyText"/>
        <w:rPr>
          <w:szCs w:val="22"/>
          <w:lang w:val="id-ID"/>
        </w:rPr>
      </w:pPr>
    </w:p>
    <w:p w14:paraId="07CAF83B" w14:textId="77777777" w:rsidR="009652C8" w:rsidRDefault="009652C8" w:rsidP="009652C8">
      <w:pPr>
        <w:pStyle w:val="BodyText"/>
        <w:spacing w:before="2"/>
        <w:rPr>
          <w:sz w:val="23"/>
          <w:lang w:val="id-ID"/>
        </w:rPr>
      </w:pPr>
    </w:p>
    <w:p w14:paraId="10A1A383" w14:textId="77777777" w:rsidR="009652C8" w:rsidRDefault="009652C8" w:rsidP="009652C8">
      <w:pPr>
        <w:pStyle w:val="ListParagraph"/>
        <w:widowControl w:val="0"/>
        <w:numPr>
          <w:ilvl w:val="2"/>
          <w:numId w:val="34"/>
        </w:numPr>
        <w:tabs>
          <w:tab w:val="left" w:pos="993"/>
        </w:tabs>
        <w:autoSpaceDE w:val="0"/>
        <w:autoSpaceDN w:val="0"/>
        <w:spacing w:before="1" w:after="25" w:line="240" w:lineRule="auto"/>
        <w:ind w:hanging="1383"/>
        <w:rPr>
          <w:sz w:val="22"/>
          <w:lang w:val="id-ID"/>
        </w:rPr>
      </w:pPr>
      <w:r>
        <w:rPr>
          <w:lang w:val="id-ID"/>
        </w:rPr>
        <w:lastRenderedPageBreak/>
        <w:t>Use</w:t>
      </w:r>
      <w:r>
        <w:rPr>
          <w:spacing w:val="-5"/>
          <w:lang w:val="id-ID"/>
        </w:rPr>
        <w:t xml:space="preserve"> </w:t>
      </w:r>
      <w:r>
        <w:rPr>
          <w:lang w:val="id-ID"/>
        </w:rPr>
        <w:t>Case</w:t>
      </w:r>
      <w:r>
        <w:rPr>
          <w:spacing w:val="-4"/>
          <w:lang w:val="id-ID"/>
        </w:rPr>
        <w:t xml:space="preserve"> </w:t>
      </w:r>
      <w:r>
        <w:rPr>
          <w:lang w:val="id-ID"/>
        </w:rPr>
        <w:t>9</w:t>
      </w:r>
      <w:r>
        <w:rPr>
          <w:spacing w:val="37"/>
          <w:lang w:val="id-ID"/>
        </w:rPr>
        <w:t xml:space="preserve"> </w:t>
      </w:r>
      <w:r>
        <w:rPr>
          <w:lang w:val="id-ID"/>
        </w:rPr>
        <w:t>:</w:t>
      </w:r>
      <w:r>
        <w:rPr>
          <w:spacing w:val="-2"/>
          <w:lang w:val="id-ID"/>
        </w:rPr>
        <w:t xml:space="preserve"> </w:t>
      </w:r>
      <w:r>
        <w:rPr>
          <w:lang w:val="id-ID"/>
        </w:rPr>
        <w:t>Pengadaan</w:t>
      </w:r>
      <w:r>
        <w:rPr>
          <w:spacing w:val="-3"/>
          <w:lang w:val="id-ID"/>
        </w:rPr>
        <w:t xml:space="preserve"> </w:t>
      </w:r>
      <w:r>
        <w:rPr>
          <w:lang w:val="id-ID"/>
        </w:rPr>
        <w:t>Buku</w:t>
      </w:r>
    </w:p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1892"/>
        <w:gridCol w:w="4960"/>
      </w:tblGrid>
      <w:tr w:rsidR="009652C8" w14:paraId="3D08F3C6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40A9549" w14:textId="77777777" w:rsidR="009652C8" w:rsidRDefault="009652C8">
            <w:pPr>
              <w:pStyle w:val="TableParagraph"/>
              <w:spacing w:before="82" w:line="256" w:lineRule="auto"/>
              <w:ind w:left="49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Deskripsi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50DC9F1" w14:textId="77777777" w:rsidR="009652C8" w:rsidRDefault="009652C8">
            <w:pPr>
              <w:pStyle w:val="TableParagraph"/>
              <w:spacing w:before="1" w:line="256" w:lineRule="auto"/>
              <w:ind w:left="1329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Fungsi Pengadaan</w:t>
            </w:r>
            <w:r>
              <w:rPr>
                <w:b/>
                <w:spacing w:val="-7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Buku</w:t>
            </w:r>
          </w:p>
        </w:tc>
      </w:tr>
      <w:tr w:rsidR="009652C8" w14:paraId="47AC423C" w14:textId="77777777" w:rsidTr="009652C8">
        <w:trPr>
          <w:trHeight w:val="705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B7CC8E0" w14:textId="77777777" w:rsidR="009652C8" w:rsidRDefault="009652C8">
            <w:pPr>
              <w:pStyle w:val="TableParagraph"/>
              <w:spacing w:before="212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Tujua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D32F9F7" w14:textId="77777777" w:rsidR="009652C8" w:rsidRDefault="009652C8">
            <w:pPr>
              <w:pStyle w:val="TableParagraph"/>
              <w:spacing w:line="254" w:lineRule="auto"/>
              <w:ind w:right="311"/>
              <w:rPr>
                <w:lang w:val="id-ID" w:eastAsia="ja-JP"/>
              </w:rPr>
            </w:pPr>
            <w:r>
              <w:rPr>
                <w:lang w:val="id-ID" w:eastAsia="ja-JP"/>
              </w:rPr>
              <w:t>Untuk menambah katalog setiap buku sesuai kelas-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lasnya.</w:t>
            </w:r>
          </w:p>
        </w:tc>
      </w:tr>
      <w:tr w:rsidR="009652C8" w14:paraId="74669C3F" w14:textId="77777777" w:rsidTr="009652C8">
        <w:trPr>
          <w:trHeight w:val="436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75D8E8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Aktor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terlibat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20EFF57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ustakawan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mbeli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 untuk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1CEEF6B4" w14:textId="77777777" w:rsidTr="009652C8">
        <w:trPr>
          <w:trHeight w:val="432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F850F74" w14:textId="77777777" w:rsidR="009652C8" w:rsidRDefault="009652C8">
            <w:pPr>
              <w:pStyle w:val="TableParagraph"/>
              <w:spacing w:before="73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re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4EAEA4A4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Memenuhi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</w:t>
            </w:r>
            <w:r>
              <w:rPr>
                <w:spacing w:val="-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nggota</w:t>
            </w:r>
            <w:r>
              <w:rPr>
                <w:spacing w:val="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</w:tr>
      <w:tr w:rsidR="009652C8" w14:paraId="77840DB1" w14:textId="77777777" w:rsidTr="009652C8">
        <w:trPr>
          <w:trHeight w:val="431"/>
        </w:trPr>
        <w:tc>
          <w:tcPr>
            <w:tcW w:w="1892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167B2A0A" w14:textId="77777777" w:rsidR="009652C8" w:rsidRDefault="009652C8">
            <w:pPr>
              <w:pStyle w:val="TableParagraph"/>
              <w:spacing w:before="77" w:line="256" w:lineRule="auto"/>
              <w:rPr>
                <w:lang w:val="id-ID" w:eastAsia="ja-JP"/>
              </w:rPr>
            </w:pPr>
            <w:r>
              <w:rPr>
                <w:lang w:val="id-ID" w:eastAsia="ja-JP"/>
              </w:rPr>
              <w:t>Post-Condition</w:t>
            </w:r>
          </w:p>
        </w:tc>
        <w:tc>
          <w:tcPr>
            <w:tcW w:w="4960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0E088286" w14:textId="77777777" w:rsidR="009652C8" w:rsidRDefault="009652C8">
            <w:pPr>
              <w:pStyle w:val="TableParagraph"/>
              <w:spacing w:line="249" w:lineRule="exact"/>
              <w:rPr>
                <w:lang w:val="id-ID" w:eastAsia="ja-JP"/>
              </w:rPr>
            </w:pPr>
            <w:r>
              <w:rPr>
                <w:lang w:val="id-ID" w:eastAsia="ja-JP"/>
              </w:rPr>
              <w:t>Pengadaan</w:t>
            </w:r>
            <w:r>
              <w:rPr>
                <w:spacing w:val="-5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buku.</w:t>
            </w:r>
          </w:p>
        </w:tc>
      </w:tr>
    </w:tbl>
    <w:p w14:paraId="51D18361" w14:textId="77777777" w:rsidR="009652C8" w:rsidRDefault="009652C8" w:rsidP="009652C8"/>
    <w:tbl>
      <w:tblPr>
        <w:tblW w:w="0" w:type="auto"/>
        <w:tblInd w:w="-5" w:type="dxa"/>
        <w:tblBorders>
          <w:top w:val="single" w:sz="4" w:space="0" w:color="000000"/>
          <w:left w:val="single" w:sz="4" w:space="0" w:color="000000"/>
          <w:bottom w:val="single" w:sz="4" w:space="0" w:color="000000"/>
          <w:right w:val="single" w:sz="4" w:space="0" w:color="000000"/>
          <w:insideH w:val="single" w:sz="4" w:space="0" w:color="000000"/>
          <w:insideV w:val="single" w:sz="4" w:space="0" w:color="000000"/>
        </w:tblBorders>
        <w:tblLayout w:type="fixed"/>
        <w:tblCellMar>
          <w:left w:w="0" w:type="dxa"/>
          <w:right w:w="0" w:type="dxa"/>
        </w:tblCellMar>
        <w:tblLook w:val="01E0" w:firstRow="1" w:lastRow="1" w:firstColumn="1" w:lastColumn="1" w:noHBand="0" w:noVBand="0"/>
      </w:tblPr>
      <w:tblGrid>
        <w:gridCol w:w="3423"/>
        <w:gridCol w:w="3428"/>
      </w:tblGrid>
      <w:tr w:rsidR="009652C8" w14:paraId="5E911744" w14:textId="77777777" w:rsidTr="009652C8">
        <w:trPr>
          <w:trHeight w:val="431"/>
        </w:trPr>
        <w:tc>
          <w:tcPr>
            <w:tcW w:w="6851" w:type="dxa"/>
            <w:gridSpan w:val="2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5C19A30D" w14:textId="77777777" w:rsidR="009652C8" w:rsidRDefault="009652C8">
            <w:pPr>
              <w:pStyle w:val="TableParagraph"/>
              <w:spacing w:before="1" w:line="256" w:lineRule="auto"/>
              <w:ind w:left="2635" w:right="2635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kenario</w:t>
            </w:r>
            <w:r>
              <w:rPr>
                <w:b/>
                <w:spacing w:val="-4"/>
                <w:lang w:val="id-ID" w:eastAsia="ja-JP"/>
              </w:rPr>
              <w:t xml:space="preserve"> </w:t>
            </w:r>
            <w:r>
              <w:rPr>
                <w:b/>
                <w:lang w:val="id-ID" w:eastAsia="ja-JP"/>
              </w:rPr>
              <w:t>Utama</w:t>
            </w:r>
          </w:p>
        </w:tc>
      </w:tr>
      <w:tr w:rsidR="009652C8" w14:paraId="0CE132BE" w14:textId="77777777" w:rsidTr="009652C8">
        <w:trPr>
          <w:trHeight w:val="436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7F367AF8" w14:textId="77777777" w:rsidR="009652C8" w:rsidRDefault="009652C8">
            <w:pPr>
              <w:pStyle w:val="TableParagraph"/>
              <w:spacing w:before="83" w:line="256" w:lineRule="auto"/>
              <w:ind w:left="1408" w:right="1401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Aktor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6818722E" w14:textId="77777777" w:rsidR="009652C8" w:rsidRDefault="009652C8">
            <w:pPr>
              <w:pStyle w:val="TableParagraph"/>
              <w:spacing w:before="6" w:line="256" w:lineRule="auto"/>
              <w:ind w:left="1361" w:right="1344"/>
              <w:jc w:val="center"/>
              <w:rPr>
                <w:b/>
                <w:lang w:val="id-ID" w:eastAsia="ja-JP"/>
              </w:rPr>
            </w:pPr>
            <w:r>
              <w:rPr>
                <w:b/>
                <w:lang w:val="id-ID" w:eastAsia="ja-JP"/>
              </w:rPr>
              <w:t>System</w:t>
            </w:r>
          </w:p>
        </w:tc>
      </w:tr>
      <w:tr w:rsidR="009652C8" w14:paraId="51098EFE" w14:textId="77777777" w:rsidTr="009652C8">
        <w:trPr>
          <w:trHeight w:val="820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3664694F" w14:textId="77777777" w:rsidR="009652C8" w:rsidRDefault="009652C8">
            <w:pPr>
              <w:pStyle w:val="TableParagraph"/>
              <w:spacing w:before="1" w:line="252" w:lineRule="auto"/>
              <w:ind w:left="830" w:right="31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1.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ustakawan akan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spacing w:val="-1"/>
                <w:lang w:val="id-ID" w:eastAsia="ja-JP"/>
              </w:rPr>
              <w:t>memenuhi</w:t>
            </w:r>
            <w:r>
              <w:rPr>
                <w:spacing w:val="-7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kebutuhanw</w:t>
            </w:r>
          </w:p>
          <w:p w14:paraId="4528BDB6" w14:textId="77777777" w:rsidR="009652C8" w:rsidRDefault="009652C8">
            <w:pPr>
              <w:pStyle w:val="TableParagraph"/>
              <w:spacing w:before="6" w:line="256" w:lineRule="auto"/>
              <w:ind w:left="830"/>
              <w:rPr>
                <w:lang w:val="id-ID" w:eastAsia="ja-JP"/>
              </w:rPr>
            </w:pPr>
            <w:r>
              <w:rPr>
                <w:lang w:val="id-ID" w:eastAsia="ja-JP"/>
              </w:rPr>
              <w:t>buku</w:t>
            </w:r>
            <w:r>
              <w:rPr>
                <w:spacing w:val="-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Perpustakaan.</w:t>
            </w: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4702C9EE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</w:tr>
      <w:tr w:rsidR="009652C8" w14:paraId="1FBFE197" w14:textId="77777777" w:rsidTr="009652C8">
        <w:trPr>
          <w:trHeight w:val="705"/>
        </w:trPr>
        <w:tc>
          <w:tcPr>
            <w:tcW w:w="3423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</w:tcPr>
          <w:p w14:paraId="76BF96D0" w14:textId="77777777" w:rsidR="009652C8" w:rsidRDefault="009652C8">
            <w:pPr>
              <w:pStyle w:val="TableParagraph"/>
              <w:spacing w:line="256" w:lineRule="auto"/>
              <w:ind w:left="0"/>
              <w:rPr>
                <w:lang w:val="id-ID" w:eastAsia="ja-JP"/>
              </w:rPr>
            </w:pPr>
          </w:p>
        </w:tc>
        <w:tc>
          <w:tcPr>
            <w:tcW w:w="3428" w:type="dxa"/>
            <w:tcBorders>
              <w:top w:val="single" w:sz="4" w:space="0" w:color="000000"/>
              <w:left w:val="single" w:sz="4" w:space="0" w:color="000000"/>
              <w:bottom w:val="single" w:sz="4" w:space="0" w:color="000000"/>
              <w:right w:val="single" w:sz="4" w:space="0" w:color="000000"/>
            </w:tcBorders>
            <w:hideMark/>
          </w:tcPr>
          <w:p w14:paraId="2F09A306" w14:textId="77777777" w:rsidR="009652C8" w:rsidRDefault="009652C8">
            <w:pPr>
              <w:pStyle w:val="TableParagraph"/>
              <w:spacing w:line="254" w:lineRule="auto"/>
              <w:ind w:left="831" w:right="325" w:hanging="360"/>
              <w:rPr>
                <w:lang w:val="id-ID" w:eastAsia="ja-JP"/>
              </w:rPr>
            </w:pPr>
            <w:r>
              <w:rPr>
                <w:lang w:val="id-ID" w:eastAsia="ja-JP"/>
              </w:rPr>
              <w:t>2.</w:t>
            </w:r>
            <w:r>
              <w:rPr>
                <w:spacing w:val="16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Mendata</w:t>
            </w:r>
            <w:r>
              <w:rPr>
                <w:spacing w:val="-4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ap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saja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yang</w:t>
            </w:r>
            <w:r>
              <w:rPr>
                <w:spacing w:val="-52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harus</w:t>
            </w:r>
            <w:r>
              <w:rPr>
                <w:spacing w:val="1"/>
                <w:lang w:val="id-ID" w:eastAsia="ja-JP"/>
              </w:rPr>
              <w:t xml:space="preserve"> </w:t>
            </w:r>
            <w:r>
              <w:rPr>
                <w:lang w:val="id-ID" w:eastAsia="ja-JP"/>
              </w:rPr>
              <w:t>dibutuhkan.</w:t>
            </w:r>
          </w:p>
        </w:tc>
      </w:tr>
    </w:tbl>
    <w:p w14:paraId="4A0E5A31" w14:textId="7EF68176" w:rsidR="009652C8" w:rsidRDefault="009652C8" w:rsidP="0083680D">
      <w:pPr>
        <w:pStyle w:val="Heading1"/>
        <w:jc w:val="left"/>
        <w:sectPr w:rsidR="009652C8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6AD7F289" w14:textId="71B9AE64" w:rsidR="008D3C06" w:rsidRDefault="008D3C06" w:rsidP="008A508B">
      <w:pPr>
        <w:pStyle w:val="Heading1"/>
      </w:pPr>
      <w:bookmarkStart w:id="18" w:name="_Toc107853553"/>
      <w:r>
        <w:lastRenderedPageBreak/>
        <w:t>BAB IV</w:t>
      </w:r>
      <w:r w:rsidR="00720B7D">
        <w:t xml:space="preserve"> </w:t>
      </w:r>
      <w:r>
        <w:t>NON FUNCTIONAL REQUIREMENTS</w:t>
      </w:r>
      <w:bookmarkEnd w:id="18"/>
    </w:p>
    <w:p w14:paraId="7B642BA2" w14:textId="77777777" w:rsidR="00182E81" w:rsidRDefault="00182E81" w:rsidP="00182E81"/>
    <w:p w14:paraId="5008AA8C" w14:textId="6070082A" w:rsidR="00103BDD" w:rsidRDefault="006C4F3B" w:rsidP="006C4F3B">
      <w:pPr>
        <w:ind w:firstLine="426"/>
      </w:pPr>
      <w:r>
        <w:t>Terdapat beberapa kebutuhan non fungsional yang diperlukan software ini diantaranya adalah sebagai berikut:</w:t>
      </w:r>
    </w:p>
    <w:p w14:paraId="44F61111" w14:textId="1C0FF549" w:rsidR="006C4F3B" w:rsidRP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operasional</w:t>
      </w:r>
    </w:p>
    <w:p w14:paraId="2B41AD50" w14:textId="3B77B024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Sistem </w:t>
      </w:r>
      <w:r w:rsidRPr="006C4F3B">
        <w:rPr>
          <w:rFonts w:cs="Times New Roman"/>
          <w:color w:val="000000" w:themeColor="text1"/>
          <w:szCs w:val="24"/>
        </w:rPr>
        <w:t>in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enggunakan </w:t>
      </w:r>
      <w:r w:rsidRPr="006C4F3B">
        <w:rPr>
          <w:rFonts w:cs="Times New Roman"/>
          <w:color w:val="000000" w:themeColor="text1"/>
          <w:szCs w:val="24"/>
        </w:rPr>
        <w:t>sistem operasi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Windows NT dengan spesifikasi </w:t>
      </w:r>
      <w:r w:rsidRPr="006C4F3B">
        <w:rPr>
          <w:rFonts w:cs="Times New Roman"/>
          <w:color w:val="000000" w:themeColor="text1"/>
          <w:szCs w:val="24"/>
        </w:rPr>
        <w:t>komputer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minimal Pentium III. </w:t>
      </w:r>
      <w:r w:rsidRPr="006C4F3B">
        <w:rPr>
          <w:rFonts w:cs="Times New Roman"/>
          <w:color w:val="000000" w:themeColor="text1"/>
          <w:szCs w:val="24"/>
        </w:rPr>
        <w:t>256 RAM, cukup untuk hard drive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10 GB, printer untuk kartu </w:t>
      </w:r>
      <w:r w:rsidRPr="006C4F3B">
        <w:rPr>
          <w:rFonts w:cs="Times New Roman"/>
          <w:color w:val="000000" w:themeColor="text1"/>
          <w:szCs w:val="24"/>
        </w:rPr>
        <w:t>keanggota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data lainnya</w:t>
      </w:r>
    </w:p>
    <w:p w14:paraId="66F5FBB1" w14:textId="43653409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eamanan</w:t>
      </w:r>
    </w:p>
    <w:p w14:paraId="416BFDD7" w14:textId="7AA42C0C" w:rsidR="006C4F3B" w:rsidRPr="006C4F3B" w:rsidRDefault="006C4F3B" w:rsidP="006C4F3B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6C4F3B">
        <w:rPr>
          <w:rFonts w:cs="Times New Roman"/>
          <w:color w:val="000000" w:themeColor="text1"/>
          <w:szCs w:val="24"/>
        </w:rPr>
        <w:t>Anda perlu menerap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aplikasi dan </w:t>
      </w:r>
      <w:r w:rsidRPr="006C4F3B">
        <w:rPr>
          <w:rFonts w:cs="Times New Roman"/>
          <w:color w:val="000000" w:themeColor="text1"/>
          <w:szCs w:val="24"/>
        </w:rPr>
        <w:t>database Anda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dan </w:t>
      </w:r>
      <w:r w:rsidRPr="006C4F3B">
        <w:rPr>
          <w:rFonts w:cs="Times New Roman"/>
          <w:color w:val="000000" w:themeColor="text1"/>
          <w:szCs w:val="24"/>
        </w:rPr>
        <w:t>memiliki langkah-langkah keaman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6C4F3B">
        <w:rPr>
          <w:rFonts w:cs="Times New Roman"/>
          <w:color w:val="000000" w:themeColor="text1"/>
          <w:szCs w:val="24"/>
        </w:rPr>
        <w:t>kuat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seperti </w:t>
      </w:r>
      <w:r w:rsidRPr="006C4F3B">
        <w:rPr>
          <w:rFonts w:cs="Times New Roman"/>
          <w:color w:val="000000" w:themeColor="text1"/>
          <w:szCs w:val="24"/>
        </w:rPr>
        <w:t>kata sandi dan perlindungan kata sandi. B.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CCTV di ruangan </w:t>
      </w:r>
      <w:r w:rsidRPr="006C4F3B">
        <w:rPr>
          <w:rFonts w:cs="Times New Roman"/>
          <w:color w:val="000000" w:themeColor="text1"/>
          <w:szCs w:val="24"/>
        </w:rPr>
        <w:t>yang membutuhkan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keamanan </w:t>
      </w:r>
      <w:r w:rsidRPr="006C4F3B">
        <w:rPr>
          <w:rFonts w:cs="Times New Roman"/>
          <w:color w:val="000000" w:themeColor="text1"/>
          <w:szCs w:val="24"/>
        </w:rPr>
        <w:t>tambahan. Ruang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baca, ruang </w:t>
      </w:r>
      <w:r w:rsidRPr="006C4F3B">
        <w:rPr>
          <w:rFonts w:cs="Times New Roman"/>
          <w:color w:val="000000" w:themeColor="text1"/>
          <w:szCs w:val="24"/>
        </w:rPr>
        <w:t>penyimpanan,</w:t>
      </w:r>
      <w:r w:rsidRPr="006C4F3B">
        <w:rPr>
          <w:rFonts w:cs="Times New Roman"/>
          <w:color w:val="000000" w:themeColor="text1"/>
          <w:szCs w:val="24"/>
          <w:shd w:val="clear" w:color="auto" w:fill="FFFFFF"/>
        </w:rPr>
        <w:t xml:space="preserve"> tempat </w:t>
      </w:r>
      <w:r w:rsidRPr="006C4F3B">
        <w:rPr>
          <w:rFonts w:cs="Times New Roman"/>
          <w:color w:val="000000" w:themeColor="text1"/>
          <w:szCs w:val="24"/>
        </w:rPr>
        <w:t>lain, dll sesuai kebutuhan</w:t>
      </w:r>
    </w:p>
    <w:p w14:paraId="0696553E" w14:textId="3D301008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informasi</w:t>
      </w:r>
    </w:p>
    <w:p w14:paraId="0E66534C" w14:textId="10BCFE23" w:rsidR="006C4F3B" w:rsidRPr="00182E81" w:rsidRDefault="00182E81" w:rsidP="00182E81">
      <w:pPr>
        <w:pStyle w:val="ListParagraph"/>
        <w:ind w:left="1440" w:firstLine="720"/>
        <w:rPr>
          <w:rFonts w:cs="Times New Roman"/>
          <w:color w:val="000000" w:themeColor="text1"/>
          <w:szCs w:val="24"/>
        </w:rPr>
      </w:pPr>
      <w:r w:rsidRPr="00182E81">
        <w:rPr>
          <w:rFonts w:cs="Times New Roman"/>
          <w:color w:val="000000" w:themeColor="text1"/>
          <w:szCs w:val="24"/>
        </w:rPr>
        <w:t>Ini memberik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informasi </w:t>
      </w:r>
      <w:r w:rsidRPr="00182E81">
        <w:rPr>
          <w:rFonts w:cs="Times New Roman"/>
          <w:color w:val="000000" w:themeColor="text1"/>
          <w:szCs w:val="24"/>
        </w:rPr>
        <w:t>langkah demi langkah bagi pengunjung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yang </w:t>
      </w:r>
      <w:r w:rsidRPr="00182E81">
        <w:rPr>
          <w:rFonts w:cs="Times New Roman"/>
          <w:color w:val="000000" w:themeColor="text1"/>
          <w:szCs w:val="24"/>
        </w:rPr>
        <w:t>ingi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tang dan </w:t>
      </w:r>
      <w:r w:rsidRPr="00182E81">
        <w:rPr>
          <w:rFonts w:cs="Times New Roman"/>
          <w:color w:val="000000" w:themeColor="text1"/>
          <w:szCs w:val="24"/>
        </w:rPr>
        <w:t>bergabung,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memberikan informasi </w:t>
      </w:r>
      <w:r w:rsidRPr="00182E81">
        <w:rPr>
          <w:rFonts w:cs="Times New Roman"/>
          <w:color w:val="000000" w:themeColor="text1"/>
          <w:szCs w:val="24"/>
        </w:rPr>
        <w:t>lain untuk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anggota lain, seperti: </w:t>
      </w:r>
      <w:r w:rsidRPr="00182E81">
        <w:rPr>
          <w:rFonts w:cs="Times New Roman"/>
          <w:color w:val="000000" w:themeColor="text1"/>
          <w:szCs w:val="24"/>
        </w:rPr>
        <w:t>B. Masalah seperti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lupa nomor </w:t>
      </w:r>
      <w:r w:rsidRPr="00182E81">
        <w:rPr>
          <w:rFonts w:cs="Times New Roman"/>
          <w:color w:val="000000" w:themeColor="text1"/>
          <w:szCs w:val="24"/>
        </w:rPr>
        <w:t>keanggotaan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dan tidak membawa </w:t>
      </w:r>
      <w:r w:rsidRPr="00182E81">
        <w:rPr>
          <w:rFonts w:cs="Times New Roman"/>
          <w:color w:val="000000" w:themeColor="text1"/>
          <w:szCs w:val="24"/>
        </w:rPr>
        <w:t>kartu.</w:t>
      </w:r>
    </w:p>
    <w:p w14:paraId="6E545C23" w14:textId="3464343A" w:rsidR="006C4F3B" w:rsidRDefault="006C4F3B" w:rsidP="006C4F3B">
      <w:pPr>
        <w:pStyle w:val="ListParagraph"/>
        <w:numPr>
          <w:ilvl w:val="0"/>
          <w:numId w:val="27"/>
        </w:numPr>
      </w:pPr>
      <w:r>
        <w:rPr>
          <w:lang w:val="id-ID"/>
        </w:rPr>
        <w:t>Analisis kinerja</w:t>
      </w:r>
    </w:p>
    <w:p w14:paraId="798494FB" w14:textId="41426229" w:rsidR="006C4F3B" w:rsidRPr="006C4F3B" w:rsidRDefault="00182E81" w:rsidP="00182E81">
      <w:pPr>
        <w:pStyle w:val="ListParagraph"/>
        <w:ind w:left="1440" w:firstLine="720"/>
      </w:pPr>
      <w:r w:rsidRPr="00182E81">
        <w:rPr>
          <w:rFonts w:cs="Times New Roman"/>
          <w:color w:val="000000" w:themeColor="text1"/>
          <w:szCs w:val="24"/>
        </w:rPr>
        <w:t>Harap dicatat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</w:t>
      </w:r>
      <w:r w:rsidRPr="00182E81">
        <w:rPr>
          <w:rFonts w:cs="Times New Roman"/>
          <w:color w:val="000000" w:themeColor="text1"/>
          <w:szCs w:val="24"/>
        </w:rPr>
        <w:t>periode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peminjaman buku dibatasi hingga 10 hari. </w:t>
      </w:r>
      <w:r w:rsidRPr="00182E81">
        <w:rPr>
          <w:rFonts w:cs="Times New Roman"/>
          <w:color w:val="000000" w:themeColor="text1"/>
          <w:szCs w:val="24"/>
        </w:rPr>
        <w:t>Dihitung dari tanggal pinjaman. Perlu diketahui juga</w:t>
      </w:r>
      <w:r w:rsidRPr="00182E81">
        <w:rPr>
          <w:rFonts w:cs="Times New Roman"/>
          <w:color w:val="000000" w:themeColor="text1"/>
          <w:szCs w:val="24"/>
          <w:shd w:val="clear" w:color="auto" w:fill="FFFFFF"/>
        </w:rPr>
        <w:t xml:space="preserve"> bahwa pengembalian buku dibatasi hingga 3 hari dari waktu yang ditentukan</w:t>
      </w:r>
      <w:r>
        <w:rPr>
          <w:rFonts w:ascii="Poppins" w:hAnsi="Poppins" w:cs="Poppins"/>
          <w:color w:val="000000"/>
          <w:sz w:val="21"/>
          <w:szCs w:val="21"/>
          <w:shd w:val="clear" w:color="auto" w:fill="FFFFFF"/>
        </w:rPr>
        <w:t>.</w:t>
      </w:r>
    </w:p>
    <w:p w14:paraId="2F387C1D" w14:textId="5AC5A1AB" w:rsidR="00103BDD" w:rsidRDefault="00103BDD" w:rsidP="008A508B">
      <w:pPr>
        <w:pStyle w:val="Heading1"/>
        <w:sectPr w:rsidR="00103BDD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</w:p>
    <w:p w14:paraId="5B9DFEED" w14:textId="4F17FF6B" w:rsidR="008D3C06" w:rsidRDefault="008D3C06" w:rsidP="001D0328">
      <w:pPr>
        <w:pStyle w:val="Heading1"/>
      </w:pPr>
      <w:bookmarkStart w:id="19" w:name="_Toc107853554"/>
      <w:r>
        <w:lastRenderedPageBreak/>
        <w:t>BAB V</w:t>
      </w:r>
      <w:r w:rsidR="000E3D07">
        <w:t xml:space="preserve"> </w:t>
      </w:r>
      <w:r>
        <w:t>DATA REQUIREMENTS</w:t>
      </w:r>
      <w:bookmarkEnd w:id="19"/>
    </w:p>
    <w:p w14:paraId="3F95FAB0" w14:textId="038A5C66" w:rsidR="00FF3581" w:rsidRDefault="00FF3581" w:rsidP="001D0328">
      <w:pPr>
        <w:pStyle w:val="Heading1"/>
      </w:pPr>
    </w:p>
    <w:p w14:paraId="6E076E86" w14:textId="5763482F" w:rsidR="00FF3581" w:rsidRDefault="00530D55" w:rsidP="00530D55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20" w:name="_Toc107853555"/>
      <w:r w:rsidRPr="00530D55">
        <w:rPr>
          <w:b w:val="0"/>
          <w:bCs/>
        </w:rPr>
        <w:t>Input</w:t>
      </w:r>
      <w:bookmarkEnd w:id="20"/>
    </w:p>
    <w:p w14:paraId="5E865844" w14:textId="4C1FCE79" w:rsidR="00182E81" w:rsidRPr="00182E81" w:rsidRDefault="00182E81" w:rsidP="00416816">
      <w:pPr>
        <w:pStyle w:val="ListParagraph"/>
        <w:numPr>
          <w:ilvl w:val="2"/>
          <w:numId w:val="5"/>
        </w:numPr>
        <w:tabs>
          <w:tab w:val="clear" w:pos="2160"/>
          <w:tab w:val="num" w:pos="1418"/>
        </w:tabs>
        <w:spacing w:line="256" w:lineRule="auto"/>
        <w:ind w:hanging="1451"/>
        <w:jc w:val="both"/>
        <w:rPr>
          <w:rFonts w:cs="Times New Roman"/>
          <w:lang w:val="en-US"/>
        </w:rPr>
      </w:pPr>
      <w:r w:rsidRPr="00182E81">
        <w:rPr>
          <w:rFonts w:cs="Times New Roman"/>
        </w:rPr>
        <w:t>Tabel Buku</w:t>
      </w:r>
    </w:p>
    <w:p w14:paraId="62F51D11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buku &gt; judul &gt; harga &gt; tipe &gt; genre &gt; stok</w:t>
      </w:r>
    </w:p>
    <w:p w14:paraId="70690963" w14:textId="638E36A3" w:rsidR="00182E81" w:rsidRPr="00182E81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182E81">
        <w:rPr>
          <w:rFonts w:cs="Times New Roman"/>
        </w:rPr>
        <w:t>Tabel Peminjaman</w:t>
      </w:r>
    </w:p>
    <w:p w14:paraId="089A109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Jumlah buku &gt; tanggal kembali &gt; tanggal pinjam &gt; harga sewa &gt; id anggota &gt; id perpustakaan &gt; id pinjaman &gt; id buku</w:t>
      </w:r>
    </w:p>
    <w:p w14:paraId="197BC4AE" w14:textId="09E3F853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Denda</w:t>
      </w:r>
    </w:p>
    <w:p w14:paraId="3C350DCB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kawan &gt; id buku &gt; id pinjaman &gt; total denda &gt; jumlah buku</w:t>
      </w:r>
    </w:p>
    <w:p w14:paraId="5A5F02A1" w14:textId="4BE9922E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Anggota</w:t>
      </w:r>
    </w:p>
    <w:p w14:paraId="09F4CB2F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Nama &gt; Alamat &gt; id anggota &gt; tanggal join &gt; tanggal lahir &gt; kontak</w:t>
      </w:r>
    </w:p>
    <w:p w14:paraId="0F2384BF" w14:textId="1115750D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ustawakan</w:t>
      </w:r>
    </w:p>
    <w:p w14:paraId="60A84F7A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ustawakan &gt; tipe pustakawan &gt; nama &gt; kontak &gt; alamat &gt; tanggal lahir</w:t>
      </w:r>
    </w:p>
    <w:p w14:paraId="33FDEF16" w14:textId="7C91366A" w:rsidR="00182E81" w:rsidRPr="00416816" w:rsidRDefault="00182E81" w:rsidP="00416816">
      <w:pPr>
        <w:pStyle w:val="ListParagraph"/>
        <w:numPr>
          <w:ilvl w:val="0"/>
          <w:numId w:val="5"/>
        </w:numPr>
        <w:spacing w:line="256" w:lineRule="auto"/>
        <w:ind w:hanging="11"/>
        <w:jc w:val="both"/>
        <w:rPr>
          <w:rFonts w:cs="Times New Roman"/>
        </w:rPr>
      </w:pPr>
      <w:r w:rsidRPr="00416816">
        <w:rPr>
          <w:rFonts w:cs="Times New Roman"/>
        </w:rPr>
        <w:t>Tabel Pengembalian</w:t>
      </w:r>
    </w:p>
    <w:p w14:paraId="2FC9EAD2" w14:textId="77777777" w:rsidR="00182E81" w:rsidRDefault="00182E81" w:rsidP="00182E81">
      <w:pPr>
        <w:ind w:left="720"/>
        <w:rPr>
          <w:rFonts w:cs="Times New Roman"/>
        </w:rPr>
      </w:pPr>
      <w:r>
        <w:rPr>
          <w:rFonts w:cs="Times New Roman"/>
        </w:rPr>
        <w:t>ID pengembalian &gt; id buku &gt; jumlah buku &gt; tanggal pengembalian &gt; id pustawakan</w:t>
      </w:r>
    </w:p>
    <w:p w14:paraId="16D525DE" w14:textId="77777777" w:rsidR="00182E81" w:rsidRPr="00530D55" w:rsidRDefault="00182E81" w:rsidP="00182E81"/>
    <w:p w14:paraId="5281DE9B" w14:textId="3FBE0F14" w:rsidR="00416816" w:rsidRPr="00416816" w:rsidRDefault="00530D55" w:rsidP="00416816">
      <w:pPr>
        <w:pStyle w:val="Heading2"/>
        <w:numPr>
          <w:ilvl w:val="0"/>
          <w:numId w:val="9"/>
        </w:numPr>
        <w:ind w:left="426" w:hanging="426"/>
        <w:rPr>
          <w:b w:val="0"/>
          <w:bCs/>
        </w:rPr>
      </w:pPr>
      <w:bookmarkStart w:id="21" w:name="_Toc107853556"/>
      <w:r w:rsidRPr="00530D55">
        <w:rPr>
          <w:b w:val="0"/>
          <w:bCs/>
        </w:rPr>
        <w:t>Output</w:t>
      </w:r>
      <w:bookmarkEnd w:id="21"/>
    </w:p>
    <w:p w14:paraId="6BAE1EAA" w14:textId="0A2E8A2B" w:rsidR="00416816" w:rsidRPr="00416816" w:rsidRDefault="00416816" w:rsidP="00416816">
      <w:pPr>
        <w:pStyle w:val="Heading1"/>
        <w:ind w:firstLine="426"/>
        <w:jc w:val="left"/>
        <w:rPr>
          <w:rFonts w:cs="Times New Roman"/>
          <w:b w:val="0"/>
          <w:bCs/>
          <w:color w:val="000000" w:themeColor="text1"/>
          <w:szCs w:val="24"/>
        </w:rPr>
        <w:sectPr w:rsidR="00416816" w:rsidRPr="00416816" w:rsidSect="00D62EDA">
          <w:pgSz w:w="11906" w:h="16838" w:code="9"/>
          <w:pgMar w:top="1701" w:right="1701" w:bottom="2268" w:left="2268" w:header="720" w:footer="720" w:gutter="0"/>
          <w:cols w:space="720"/>
          <w:docGrid w:linePitch="360"/>
        </w:sectPr>
      </w:pPr>
      <w:r>
        <w:rPr>
          <w:rFonts w:cs="Times New Roman"/>
          <w:b w:val="0"/>
          <w:bCs/>
          <w:color w:val="000000" w:themeColor="text1"/>
          <w:szCs w:val="24"/>
        </w:rPr>
        <w:t xml:space="preserve">Pada 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perangkat lunak ini, sistem menghasilk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keluar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berupa kumpulan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ta,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eperti data </w:t>
      </w:r>
      <w:r w:rsidRPr="00416816">
        <w:rPr>
          <w:rFonts w:cs="Times New Roman"/>
          <w:b w:val="0"/>
          <w:bCs/>
          <w:color w:val="000000" w:themeColor="text1"/>
          <w:szCs w:val="24"/>
        </w:rPr>
        <w:t>buku, d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ersedia dalam bentu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aftar. Ini juga menghasilkan output dalam bentuk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status atau </w:t>
      </w:r>
      <w:r w:rsidRPr="00416816">
        <w:rPr>
          <w:rFonts w:cs="Times New Roman"/>
          <w:b w:val="0"/>
          <w:bCs/>
          <w:color w:val="000000" w:themeColor="text1"/>
          <w:szCs w:val="24"/>
        </w:rPr>
        <w:t>pemberitahuan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operasi yang </w:t>
      </w:r>
      <w:r w:rsidRPr="00416816">
        <w:rPr>
          <w:rFonts w:cs="Times New Roman"/>
          <w:b w:val="0"/>
          <w:bCs/>
          <w:color w:val="000000" w:themeColor="text1"/>
          <w:szCs w:val="24"/>
        </w:rPr>
        <w:t>dilakukan, apakah berhasil atau tidak. Tambah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data, </w:t>
      </w:r>
      <w:r w:rsidRPr="00416816">
        <w:rPr>
          <w:rFonts w:cs="Times New Roman"/>
          <w:b w:val="0"/>
          <w:bCs/>
          <w:color w:val="000000" w:themeColor="text1"/>
          <w:szCs w:val="24"/>
        </w:rPr>
        <w:t>tambah data gagal, data</w:t>
      </w:r>
      <w:r w:rsidRPr="00416816">
        <w:rPr>
          <w:rFonts w:cs="Times New Roman"/>
          <w:b w:val="0"/>
          <w:bCs/>
          <w:color w:val="000000" w:themeColor="text1"/>
          <w:szCs w:val="24"/>
          <w:shd w:val="clear" w:color="auto" w:fill="FFFFFF"/>
        </w:rPr>
        <w:t xml:space="preserve"> tidak </w:t>
      </w:r>
      <w:r w:rsidRPr="00416816">
        <w:rPr>
          <w:rFonts w:cs="Times New Roman"/>
          <w:b w:val="0"/>
          <w:bCs/>
          <w:color w:val="000000" w:themeColor="text1"/>
          <w:szCs w:val="24"/>
        </w:rPr>
        <w:t>valid, dll.</w:t>
      </w:r>
    </w:p>
    <w:p w14:paraId="0DC05B90" w14:textId="7CA84F27" w:rsidR="008D3C06" w:rsidRDefault="008D3C06" w:rsidP="00656036">
      <w:pPr>
        <w:pStyle w:val="Heading1"/>
      </w:pPr>
      <w:bookmarkStart w:id="22" w:name="_Toc107853557"/>
      <w:r>
        <w:lastRenderedPageBreak/>
        <w:t>BAB VI</w:t>
      </w:r>
      <w:r w:rsidR="00B7390E">
        <w:t xml:space="preserve"> </w:t>
      </w:r>
      <w:r>
        <w:t>INTERFACE REQUIREMENTS</w:t>
      </w:r>
      <w:bookmarkEnd w:id="22"/>
    </w:p>
    <w:p w14:paraId="7AE7B99A" w14:textId="26C834D8" w:rsidR="004D6B03" w:rsidRDefault="004D6B03" w:rsidP="00656036">
      <w:pPr>
        <w:pStyle w:val="Heading1"/>
      </w:pPr>
    </w:p>
    <w:p w14:paraId="69A00B86" w14:textId="7125102B" w:rsidR="004D6B03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3" w:name="_Toc107853558"/>
      <w:r w:rsidRPr="00A26A8B">
        <w:rPr>
          <w:b w:val="0"/>
          <w:bCs/>
        </w:rPr>
        <w:t>User Interface</w:t>
      </w:r>
      <w:bookmarkEnd w:id="23"/>
    </w:p>
    <w:p w14:paraId="35EA3370" w14:textId="77777777" w:rsidR="006C352E" w:rsidRDefault="006C352E" w:rsidP="006C352E">
      <w:pPr>
        <w:pStyle w:val="Heading2"/>
        <w:rPr>
          <w:b w:val="0"/>
          <w:bCs/>
        </w:rPr>
      </w:pPr>
    </w:p>
    <w:p w14:paraId="19DDF106" w14:textId="01209FD6" w:rsidR="00416816" w:rsidRDefault="00416816" w:rsidP="00416816">
      <w:pPr>
        <w:ind w:firstLine="426"/>
        <w:rPr>
          <w:lang w:val="id-ID"/>
        </w:rPr>
      </w:pPr>
      <w:r>
        <w:rPr>
          <w:lang w:val="id-ID"/>
        </w:rPr>
        <w:t>Beberapa prosedur untuk tampilan dari aplikasi sistem perpustakaan ini adalah sebagai berikut:</w:t>
      </w:r>
    </w:p>
    <w:p w14:paraId="7E57C26C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daftar, digunakan untuk user yang ingin menjadi anggota agar bisa mengakses lebih lanjut.</w:t>
      </w:r>
    </w:p>
    <w:p w14:paraId="504C5CD2" w14:textId="7777777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masuk, digunakan untuk user yang telah menjadi anggota.</w:t>
      </w:r>
    </w:p>
    <w:p w14:paraId="5BA07A0E" w14:textId="6DCC43A7" w:rsidR="006C352E" w:rsidRPr="006C352E" w:rsidRDefault="006C352E" w:rsidP="006C352E">
      <w:pPr>
        <w:pStyle w:val="ListParagraph"/>
        <w:numPr>
          <w:ilvl w:val="0"/>
          <w:numId w:val="27"/>
        </w:numPr>
        <w:spacing w:before="240"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Terdapat tampilan halaman utama, tampilan ini menampilkan tab search untuk mencari buku, rekomendasi, koleksi buku, dan layanan.</w:t>
      </w:r>
    </w:p>
    <w:p w14:paraId="355E755B" w14:textId="1C91C792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4" w:name="_Toc107853559"/>
      <w:r w:rsidRPr="00A26A8B">
        <w:rPr>
          <w:b w:val="0"/>
          <w:bCs/>
        </w:rPr>
        <w:t>Hardware Interface</w:t>
      </w:r>
      <w:bookmarkEnd w:id="24"/>
    </w:p>
    <w:p w14:paraId="1FA1F95E" w14:textId="188AE3A2" w:rsidR="006C352E" w:rsidRDefault="006C352E" w:rsidP="006C352E">
      <w:pPr>
        <w:ind w:firstLine="426"/>
        <w:rPr>
          <w:lang w:val="id-ID"/>
        </w:rPr>
      </w:pPr>
      <w:r>
        <w:rPr>
          <w:lang w:val="id-ID"/>
        </w:rPr>
        <w:t>Perangkat keras yang mendukung kinerja sistem terdiri dari spesifikasi sebagai berikut:</w:t>
      </w:r>
    </w:p>
    <w:p w14:paraId="43DF6675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Komputer yang digunakan untuk melakukan pengolahan data dan pengoperasian. </w:t>
      </w:r>
    </w:p>
    <w:p w14:paraId="441AF64D" w14:textId="77777777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 xml:space="preserve">Mouse membantu sistem untuk dapat mengenali inputan dari pengguna dengan melakukan click, drag, dan lain-lain. </w:t>
      </w:r>
    </w:p>
    <w:p w14:paraId="234B7779" w14:textId="334DA0B4" w:rsidR="006C352E" w:rsidRPr="006C352E" w:rsidRDefault="006C352E" w:rsidP="006C352E">
      <w:pPr>
        <w:pStyle w:val="ListParagraph"/>
        <w:numPr>
          <w:ilvl w:val="0"/>
          <w:numId w:val="38"/>
        </w:numPr>
        <w:spacing w:after="0" w:line="256" w:lineRule="auto"/>
        <w:jc w:val="both"/>
        <w:rPr>
          <w:rFonts w:cs="Times New Roman"/>
          <w:lang w:val="en-US"/>
        </w:rPr>
      </w:pPr>
      <w:r w:rsidRPr="006C352E">
        <w:rPr>
          <w:rFonts w:cs="Times New Roman"/>
        </w:rPr>
        <w:t>Keyboard sebagai proses untuk menginputkan informasi yang dibutuhkan oleh sistem. baik berupa karakter, angka maupun simbol-simbol yang dibutuhkan oleh sistem.</w:t>
      </w:r>
    </w:p>
    <w:p w14:paraId="1F38A655" w14:textId="5967CACD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5" w:name="_Toc107853560"/>
      <w:r w:rsidRPr="00A26A8B">
        <w:rPr>
          <w:b w:val="0"/>
          <w:bCs/>
        </w:rPr>
        <w:t>Software Interface</w:t>
      </w:r>
      <w:bookmarkEnd w:id="25"/>
    </w:p>
    <w:p w14:paraId="7DDC0AB6" w14:textId="43B9FF52" w:rsidR="006C352E" w:rsidRPr="006C352E" w:rsidRDefault="006C352E" w:rsidP="006C352E">
      <w:pPr>
        <w:ind w:firstLine="426"/>
        <w:rPr>
          <w:rFonts w:cs="Times New Roman"/>
          <w:color w:val="000000" w:themeColor="text1"/>
          <w:szCs w:val="24"/>
        </w:rPr>
      </w:pP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Kebutuhan </w:t>
      </w:r>
      <w:r w:rsidRPr="006C352E">
        <w:rPr>
          <w:rFonts w:cs="Times New Roman"/>
          <w:color w:val="000000" w:themeColor="text1"/>
          <w:szCs w:val="24"/>
        </w:rPr>
        <w:t>ak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perangkat lunak </w:t>
      </w:r>
      <w:r w:rsidRPr="006C352E">
        <w:rPr>
          <w:rFonts w:cs="Times New Roman"/>
          <w:color w:val="000000" w:themeColor="text1"/>
          <w:szCs w:val="24"/>
        </w:rPr>
        <w:t>antar muka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yang digunakan untuk mendukung </w:t>
      </w:r>
      <w:r w:rsidRPr="006C352E">
        <w:rPr>
          <w:rFonts w:cs="Times New Roman"/>
          <w:color w:val="000000" w:themeColor="text1"/>
          <w:szCs w:val="24"/>
        </w:rPr>
        <w:t>pengembang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sistem manajemen perpustakaan adalah web server yang </w:t>
      </w:r>
      <w:r w:rsidRPr="006C352E">
        <w:rPr>
          <w:rFonts w:cs="Times New Roman"/>
          <w:color w:val="000000" w:themeColor="text1"/>
          <w:szCs w:val="24"/>
        </w:rPr>
        <w:t>melayani dalam bentuk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data. </w:t>
      </w:r>
      <w:r w:rsidRPr="006C352E">
        <w:rPr>
          <w:rFonts w:cs="Times New Roman"/>
          <w:color w:val="000000" w:themeColor="text1"/>
          <w:szCs w:val="24"/>
        </w:rPr>
        <w:t>Kemampuan</w:t>
      </w:r>
      <w:r w:rsidRPr="006C352E">
        <w:rPr>
          <w:rFonts w:cs="Times New Roman"/>
          <w:color w:val="000000" w:themeColor="text1"/>
          <w:szCs w:val="24"/>
          <w:shd w:val="clear" w:color="auto" w:fill="FFFFFF"/>
        </w:rPr>
        <w:t xml:space="preserve"> untuk menerima permintaan HTTP atau HTTPS</w:t>
      </w:r>
    </w:p>
    <w:p w14:paraId="5B8A90C6" w14:textId="3DBAB4D1" w:rsidR="00A26A8B" w:rsidRDefault="00A26A8B" w:rsidP="002E6D6F">
      <w:pPr>
        <w:pStyle w:val="Heading2"/>
        <w:numPr>
          <w:ilvl w:val="0"/>
          <w:numId w:val="10"/>
        </w:numPr>
        <w:ind w:left="426" w:hanging="426"/>
        <w:rPr>
          <w:b w:val="0"/>
          <w:bCs/>
        </w:rPr>
      </w:pPr>
      <w:bookmarkStart w:id="26" w:name="_Toc107853561"/>
      <w:r w:rsidRPr="00A26A8B">
        <w:rPr>
          <w:b w:val="0"/>
          <w:bCs/>
        </w:rPr>
        <w:t>Communication Interface</w:t>
      </w:r>
      <w:bookmarkEnd w:id="26"/>
    </w:p>
    <w:p w14:paraId="3EB7783D" w14:textId="1A235F3E" w:rsidR="006C352E" w:rsidRDefault="006C352E" w:rsidP="006C352E">
      <w:pPr>
        <w:rPr>
          <w:lang w:val="id-ID"/>
        </w:rPr>
      </w:pPr>
      <w:r>
        <w:rPr>
          <w:lang w:val="id-ID"/>
        </w:rPr>
        <w:t>Antarmuka komunikasi dalam sistem yang dibangun menggunakan:</w:t>
      </w:r>
    </w:p>
    <w:p w14:paraId="5A099916" w14:textId="574B9689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Jaringan kabel LAN.</w:t>
      </w:r>
    </w:p>
    <w:p w14:paraId="09DADD4A" w14:textId="0C6A59B2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WIFI.</w:t>
      </w:r>
    </w:p>
    <w:p w14:paraId="66FFB896" w14:textId="4037B0AF" w:rsidR="006C352E" w:rsidRDefault="006C352E" w:rsidP="006C352E">
      <w:pPr>
        <w:pStyle w:val="ListParagraph"/>
        <w:numPr>
          <w:ilvl w:val="0"/>
          <w:numId w:val="40"/>
        </w:numPr>
        <w:rPr>
          <w:lang w:val="id-ID"/>
        </w:rPr>
      </w:pPr>
      <w:r>
        <w:rPr>
          <w:lang w:val="id-ID"/>
        </w:rPr>
        <w:t>Koneksi terhadap database agar bisa diakses.</w:t>
      </w:r>
    </w:p>
    <w:p w14:paraId="5960E571" w14:textId="77777777" w:rsidR="00BA194C" w:rsidRDefault="006C352E" w:rsidP="00BA194C">
      <w:pPr>
        <w:pStyle w:val="Heading2"/>
        <w:rPr>
          <w:sz w:val="26"/>
          <w:lang w:val="en-US"/>
        </w:rPr>
      </w:pPr>
      <w:r>
        <w:rPr>
          <w:lang w:val="id-ID"/>
        </w:rPr>
        <w:br w:type="page"/>
      </w:r>
      <w:bookmarkStart w:id="27" w:name="_Toc107788607"/>
      <w:r w:rsidR="00BA194C">
        <w:lastRenderedPageBreak/>
        <w:t>Daftar Kontribusi</w:t>
      </w:r>
      <w:bookmarkEnd w:id="27"/>
      <w:r w:rsidR="00BA194C">
        <w:t xml:space="preserve"> </w:t>
      </w:r>
    </w:p>
    <w:tbl>
      <w:tblPr>
        <w:tblStyle w:val="TableGrid"/>
        <w:tblW w:w="0" w:type="auto"/>
        <w:tblInd w:w="0" w:type="dxa"/>
        <w:tblLook w:val="04A0" w:firstRow="1" w:lastRow="0" w:firstColumn="1" w:lastColumn="0" w:noHBand="0" w:noVBand="1"/>
      </w:tblPr>
      <w:tblGrid>
        <w:gridCol w:w="2665"/>
        <w:gridCol w:w="2642"/>
        <w:gridCol w:w="2620"/>
      </w:tblGrid>
      <w:tr w:rsidR="00BA194C" w14:paraId="55A021AA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4F1336" w14:textId="77777777" w:rsidR="00BA194C" w:rsidRDefault="00BA194C">
            <w:pPr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Nama</w:t>
            </w:r>
            <w:bookmarkStart w:id="28" w:name="_9459n22o5wqf"/>
            <w:bookmarkStart w:id="29" w:name="_mfwg3gwbhr8n"/>
            <w:bookmarkStart w:id="30" w:name="_87hy6knx7wqi"/>
            <w:bookmarkEnd w:id="28"/>
            <w:bookmarkEnd w:id="29"/>
            <w:bookmarkEnd w:id="30"/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5A105C9" w14:textId="77777777" w:rsidR="00BA194C" w:rsidRDefault="00BA194C">
            <w:pPr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NIM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D67E3EF" w14:textId="77777777" w:rsidR="00BA194C" w:rsidRDefault="00BA194C">
            <w:pPr>
              <w:jc w:val="center"/>
              <w:rPr>
                <w:rFonts w:cs="Times New Roman"/>
                <w:b/>
                <w:bCs/>
              </w:rPr>
            </w:pPr>
            <w:r>
              <w:rPr>
                <w:rFonts w:cs="Times New Roman"/>
                <w:b/>
                <w:bCs/>
              </w:rPr>
              <w:t>Kontribusi</w:t>
            </w:r>
          </w:p>
        </w:tc>
      </w:tr>
      <w:tr w:rsidR="00BA194C" w14:paraId="6FDE105B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B38486D" w14:textId="16D2AA5F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 xml:space="preserve">Muhammad Ihsan Maulana 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93F7D5A" w14:textId="6BB5281F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</w:rPr>
              <w:t>3411201</w:t>
            </w:r>
            <w:r>
              <w:rPr>
                <w:rFonts w:cs="Times New Roman"/>
                <w:lang w:val="id-ID"/>
              </w:rPr>
              <w:t>0</w:t>
            </w:r>
            <w:r>
              <w:rPr>
                <w:rFonts w:cs="Times New Roman"/>
              </w:rPr>
              <w:t>3</w:t>
            </w:r>
            <w:r>
              <w:rPr>
                <w:rFonts w:cs="Times New Roman"/>
                <w:lang w:val="id-ID"/>
              </w:rPr>
              <w:t>8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7CF7E2" w14:textId="77777777" w:rsidR="00BE43E5" w:rsidRDefault="00BE43E5">
            <w:r>
              <w:rPr>
                <w:lang w:val="id-ID"/>
              </w:rPr>
              <w:t>-</w:t>
            </w:r>
            <w:r>
              <w:t xml:space="preserve">Melakukan pembuatan laporan </w:t>
            </w:r>
          </w:p>
          <w:p w14:paraId="63085F7C" w14:textId="77777777" w:rsidR="00BE43E5" w:rsidRDefault="00BE43E5">
            <w:r>
              <w:t xml:space="preserve">- Melakukan pembuatan ppt </w:t>
            </w:r>
          </w:p>
          <w:p w14:paraId="53B8B3FF" w14:textId="723E81D9" w:rsidR="00BA194C" w:rsidRDefault="00BE43E5">
            <w:pPr>
              <w:rPr>
                <w:rFonts w:cs="Times New Roman"/>
              </w:rPr>
            </w:pPr>
            <w:r>
              <w:t>- Melakukan pembuatan video</w:t>
            </w:r>
          </w:p>
        </w:tc>
      </w:tr>
      <w:tr w:rsidR="00BA194C" w14:paraId="64EE0D22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5266147" w14:textId="150B350D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</w:rPr>
              <w:t>I</w:t>
            </w:r>
            <w:r>
              <w:rPr>
                <w:rFonts w:cs="Times New Roman"/>
                <w:lang w:val="id-ID"/>
              </w:rPr>
              <w:t>qbal Prayoga Willyana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C6EC221" w14:textId="1C97B7B7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</w:rPr>
              <w:t>3411201</w:t>
            </w:r>
            <w:r>
              <w:rPr>
                <w:rFonts w:cs="Times New Roman"/>
                <w:lang w:val="id-ID"/>
              </w:rPr>
              <w:t>040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FE412AC" w14:textId="77777777" w:rsidR="00BE43E5" w:rsidRDefault="00BE43E5" w:rsidP="00BE43E5">
            <w:r>
              <w:rPr>
                <w:lang w:val="id-ID"/>
              </w:rPr>
              <w:t>-</w:t>
            </w:r>
            <w:r>
              <w:t xml:space="preserve">Melakukan pembuatan laporan </w:t>
            </w:r>
          </w:p>
          <w:p w14:paraId="0BAD181F" w14:textId="77777777" w:rsidR="00BE43E5" w:rsidRDefault="00BE43E5" w:rsidP="00BE43E5">
            <w:r>
              <w:t xml:space="preserve">- Melakukan pembuatan ppt </w:t>
            </w:r>
          </w:p>
          <w:p w14:paraId="601A1D97" w14:textId="0A830341" w:rsidR="00BA194C" w:rsidRDefault="00BE43E5" w:rsidP="00BE43E5">
            <w:pPr>
              <w:rPr>
                <w:rFonts w:cs="Times New Roman"/>
                <w:lang w:val="en-US"/>
              </w:rPr>
            </w:pPr>
            <w:r>
              <w:t>- Melakukan pembuatan video</w:t>
            </w:r>
          </w:p>
        </w:tc>
      </w:tr>
      <w:tr w:rsidR="00BA194C" w14:paraId="0C8BF184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1B7AC50B" w14:textId="03FB6523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Afuza Dwi Purnama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FE5FBDB" w14:textId="18A2BA27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</w:rPr>
              <w:t>3411201</w:t>
            </w:r>
            <w:r>
              <w:rPr>
                <w:rFonts w:cs="Times New Roman"/>
                <w:lang w:val="id-ID"/>
              </w:rPr>
              <w:t>050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1E37C8D" w14:textId="77777777" w:rsidR="00BE43E5" w:rsidRDefault="00BE43E5" w:rsidP="00BE43E5">
            <w:r>
              <w:rPr>
                <w:lang w:val="id-ID"/>
              </w:rPr>
              <w:t>-</w:t>
            </w:r>
            <w:r>
              <w:t xml:space="preserve">Melakukan pembuatan laporan </w:t>
            </w:r>
          </w:p>
          <w:p w14:paraId="1F2E03B1" w14:textId="77777777" w:rsidR="00BE43E5" w:rsidRDefault="00BE43E5" w:rsidP="00BE43E5">
            <w:r>
              <w:t xml:space="preserve">- Melakukan pembuatan ppt </w:t>
            </w:r>
          </w:p>
          <w:p w14:paraId="44FBD7A0" w14:textId="4350684E" w:rsidR="00BA194C" w:rsidRDefault="00BE43E5" w:rsidP="00BE43E5">
            <w:pPr>
              <w:rPr>
                <w:rFonts w:cs="Times New Roman"/>
                <w:lang w:val="en-US"/>
              </w:rPr>
            </w:pPr>
            <w:r>
              <w:t>- Melakukan pembuatan video</w:t>
            </w:r>
          </w:p>
        </w:tc>
      </w:tr>
      <w:tr w:rsidR="00BA194C" w14:paraId="0F7741C5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6FBD0701" w14:textId="29EB0A4B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 xml:space="preserve">Deriyan Dwiananda Baron 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1C29817" w14:textId="52E32901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</w:rPr>
              <w:t>3411201</w:t>
            </w:r>
            <w:r>
              <w:rPr>
                <w:rFonts w:cs="Times New Roman"/>
                <w:lang w:val="id-ID"/>
              </w:rPr>
              <w:t>051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5F393A" w14:textId="77777777" w:rsidR="00BE43E5" w:rsidRDefault="00BE43E5" w:rsidP="00BE43E5">
            <w:r>
              <w:rPr>
                <w:lang w:val="id-ID"/>
              </w:rPr>
              <w:t>-</w:t>
            </w:r>
            <w:r>
              <w:t xml:space="preserve">Melakukan pembuatan laporan </w:t>
            </w:r>
          </w:p>
          <w:p w14:paraId="062348AE" w14:textId="77777777" w:rsidR="00BE43E5" w:rsidRDefault="00BE43E5" w:rsidP="00BE43E5">
            <w:r>
              <w:t xml:space="preserve">- Melakukan pembuatan ppt </w:t>
            </w:r>
          </w:p>
          <w:p w14:paraId="61518564" w14:textId="12A7F030" w:rsidR="00BA194C" w:rsidRPr="00BA194C" w:rsidRDefault="00BE43E5" w:rsidP="00BE43E5">
            <w:pPr>
              <w:rPr>
                <w:rFonts w:cs="Times New Roman"/>
              </w:rPr>
            </w:pPr>
            <w:r>
              <w:t>- Melakukan pembuatan video</w:t>
            </w:r>
          </w:p>
        </w:tc>
      </w:tr>
      <w:tr w:rsidR="00BA194C" w14:paraId="3E05E6C3" w14:textId="77777777" w:rsidTr="00BA194C">
        <w:tc>
          <w:tcPr>
            <w:tcW w:w="311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E1365AE" w14:textId="7F93D20C" w:rsid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 xml:space="preserve">Muhammad Diky Fadhilahsyah Ramadhan 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2930ACAA" w14:textId="5C5AC564" w:rsidR="00BA194C" w:rsidRPr="00BA194C" w:rsidRDefault="00BA194C">
            <w:pPr>
              <w:rPr>
                <w:rFonts w:cs="Times New Roman"/>
                <w:lang w:val="id-ID"/>
              </w:rPr>
            </w:pPr>
            <w:r>
              <w:rPr>
                <w:rFonts w:cs="Times New Roman"/>
                <w:lang w:val="id-ID"/>
              </w:rPr>
              <w:t>3411201056</w:t>
            </w:r>
          </w:p>
        </w:tc>
        <w:tc>
          <w:tcPr>
            <w:tcW w:w="3117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C599636" w14:textId="77777777" w:rsidR="00BE43E5" w:rsidRDefault="00BE43E5" w:rsidP="00BE43E5">
            <w:r>
              <w:rPr>
                <w:lang w:val="id-ID"/>
              </w:rPr>
              <w:t>-</w:t>
            </w:r>
            <w:r>
              <w:t xml:space="preserve">Melakukan pembuatan laporan </w:t>
            </w:r>
          </w:p>
          <w:p w14:paraId="53E464D1" w14:textId="77777777" w:rsidR="00BE43E5" w:rsidRDefault="00BE43E5" w:rsidP="00BE43E5">
            <w:r>
              <w:t xml:space="preserve">- Melakukan pembuatan ppt </w:t>
            </w:r>
          </w:p>
          <w:p w14:paraId="4B5CB12D" w14:textId="7BFC7F89" w:rsidR="00BA194C" w:rsidRPr="00BA194C" w:rsidRDefault="00BE43E5" w:rsidP="00BE43E5">
            <w:pPr>
              <w:rPr>
                <w:rFonts w:cs="Times New Roman"/>
                <w:lang w:val="id-ID"/>
              </w:rPr>
            </w:pPr>
            <w:r>
              <w:t>- Melakukan pembuatan video</w:t>
            </w:r>
          </w:p>
        </w:tc>
      </w:tr>
    </w:tbl>
    <w:p w14:paraId="6D22E061" w14:textId="77777777" w:rsidR="00BA194C" w:rsidRDefault="00BA194C" w:rsidP="00BA194C">
      <w:pPr>
        <w:rPr>
          <w:rFonts w:eastAsia="Calibri" w:cs="Times New Roman"/>
          <w:lang w:val="id-ID" w:eastAsia="id-ID"/>
        </w:rPr>
      </w:pPr>
    </w:p>
    <w:p w14:paraId="2A09420D" w14:textId="6E06E3D2" w:rsidR="006C352E" w:rsidRPr="006C352E" w:rsidRDefault="006C352E" w:rsidP="006C352E">
      <w:pPr>
        <w:rPr>
          <w:lang w:val="id-ID"/>
        </w:rPr>
      </w:pPr>
    </w:p>
    <w:sectPr w:rsidR="006C352E" w:rsidRPr="006C352E" w:rsidSect="00D62EDA">
      <w:pgSz w:w="11906" w:h="16838" w:code="9"/>
      <w:pgMar w:top="1701" w:right="1701" w:bottom="2268" w:left="2268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Poppins">
    <w:altName w:val="Times New Roman"/>
    <w:charset w:val="00"/>
    <w:family w:val="auto"/>
    <w:pitch w:val="variable"/>
    <w:sig w:usb0="00000001" w:usb1="00000000" w:usb2="00000000" w:usb3="00000000" w:csb0="00000093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p14">
  <w:abstractNum w:abstractNumId="0" w15:restartNumberingAfterBreak="0">
    <w:nsid w:val="00EE5A02"/>
    <w:multiLevelType w:val="hybridMultilevel"/>
    <w:tmpl w:val="603C5812"/>
    <w:lvl w:ilvl="0" w:tplc="FFFFFFFF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6D8C009A">
      <w:start w:val="1"/>
      <w:numFmt w:val="decimal"/>
      <w:lvlText w:val="1.3.%3."/>
      <w:lvlJc w:val="left"/>
      <w:pPr>
        <w:ind w:left="2340" w:hanging="360"/>
      </w:pPr>
      <w:rPr>
        <w:rFonts w:hint="default"/>
      </w:r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4030CA2"/>
    <w:multiLevelType w:val="multilevel"/>
    <w:tmpl w:val="F0AEDCF6"/>
    <w:lvl w:ilvl="0">
      <w:start w:val="1"/>
      <w:numFmt w:val="decimal"/>
      <w:lvlText w:val="%1"/>
      <w:lvlJc w:val="left"/>
      <w:pPr>
        <w:ind w:left="432" w:hanging="432"/>
      </w:pPr>
    </w:lvl>
    <w:lvl w:ilvl="1">
      <w:start w:val="1"/>
      <w:numFmt w:val="decimal"/>
      <w:lvlText w:val="%1.%2"/>
      <w:lvlJc w:val="left"/>
      <w:pPr>
        <w:ind w:left="576" w:hanging="576"/>
      </w:pPr>
    </w:lvl>
    <w:lvl w:ilvl="2">
      <w:start w:val="1"/>
      <w:numFmt w:val="decimal"/>
      <w:lvlText w:val="1.2.%3."/>
      <w:lvlJc w:val="left"/>
      <w:pPr>
        <w:ind w:left="360" w:hanging="360"/>
      </w:pPr>
      <w:rPr>
        <w:rFonts w:hint="default"/>
      </w:rPr>
    </w:lvl>
    <w:lvl w:ilvl="3">
      <w:start w:val="1"/>
      <w:numFmt w:val="decimal"/>
      <w:lvlText w:val="%1.%2.%3.%4"/>
      <w:lvlJc w:val="left"/>
      <w:pPr>
        <w:ind w:left="864" w:hanging="864"/>
      </w:pPr>
    </w:lvl>
    <w:lvl w:ilvl="4">
      <w:start w:val="1"/>
      <w:numFmt w:val="decimal"/>
      <w:lvlText w:val="%1.%2.%3.%4.%5"/>
      <w:lvlJc w:val="left"/>
      <w:pPr>
        <w:ind w:left="1008" w:hanging="1008"/>
      </w:pPr>
    </w:lvl>
    <w:lvl w:ilvl="5">
      <w:start w:val="1"/>
      <w:numFmt w:val="decimal"/>
      <w:lvlText w:val="%1.%2.%3.%4.%5.%6"/>
      <w:lvlJc w:val="left"/>
      <w:pPr>
        <w:ind w:left="1152" w:hanging="1152"/>
      </w:pPr>
    </w:lvl>
    <w:lvl w:ilvl="6">
      <w:start w:val="1"/>
      <w:numFmt w:val="decimal"/>
      <w:lvlText w:val="%1.%2.%3.%4.%5.%6.%7"/>
      <w:lvlJc w:val="left"/>
      <w:pPr>
        <w:ind w:left="1296" w:hanging="1296"/>
      </w:pPr>
    </w:lvl>
    <w:lvl w:ilvl="7">
      <w:start w:val="1"/>
      <w:numFmt w:val="decimal"/>
      <w:lvlText w:val="%1.%2.%3.%4.%5.%6.%7.%8"/>
      <w:lvlJc w:val="left"/>
      <w:pPr>
        <w:ind w:left="1440" w:hanging="1440"/>
      </w:pPr>
    </w:lvl>
    <w:lvl w:ilvl="8">
      <w:start w:val="1"/>
      <w:numFmt w:val="decimal"/>
      <w:lvlText w:val="%1.%2.%3.%4.%5.%6.%7.%8.%9"/>
      <w:lvlJc w:val="left"/>
      <w:pPr>
        <w:ind w:left="1584" w:hanging="1584"/>
      </w:pPr>
    </w:lvl>
  </w:abstractNum>
  <w:abstractNum w:abstractNumId="2" w15:restartNumberingAfterBreak="0">
    <w:nsid w:val="066E4B6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" w15:restartNumberingAfterBreak="0">
    <w:nsid w:val="095F40BF"/>
    <w:multiLevelType w:val="hybridMultilevel"/>
    <w:tmpl w:val="246EFBE6"/>
    <w:lvl w:ilvl="0" w:tplc="04090001">
      <w:start w:val="1"/>
      <w:numFmt w:val="bullet"/>
      <w:lvlText w:val=""/>
      <w:lvlJc w:val="left"/>
      <w:pPr>
        <w:ind w:left="150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22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94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6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8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10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82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54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60" w:hanging="360"/>
      </w:pPr>
      <w:rPr>
        <w:rFonts w:ascii="Wingdings" w:hAnsi="Wingdings" w:hint="default"/>
      </w:rPr>
    </w:lvl>
  </w:abstractNum>
  <w:abstractNum w:abstractNumId="4" w15:restartNumberingAfterBreak="0">
    <w:nsid w:val="0A0A42B6"/>
    <w:multiLevelType w:val="hybridMultilevel"/>
    <w:tmpl w:val="2152C93E"/>
    <w:lvl w:ilvl="0" w:tplc="2CE0046A">
      <w:start w:val="1"/>
      <w:numFmt w:val="decimal"/>
      <w:lvlText w:val="3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0E760A33"/>
    <w:multiLevelType w:val="hybridMultilevel"/>
    <w:tmpl w:val="45AC42BC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FFFFFFFF" w:tentative="1">
      <w:start w:val="1"/>
      <w:numFmt w:val="lowerLetter"/>
      <w:lvlText w:val="%2."/>
      <w:lvlJc w:val="left"/>
      <w:pPr>
        <w:ind w:left="1440" w:hanging="360"/>
      </w:pPr>
    </w:lvl>
    <w:lvl w:ilvl="2" w:tplc="FFFFFFFF" w:tentative="1">
      <w:start w:val="1"/>
      <w:numFmt w:val="lowerRoman"/>
      <w:lvlText w:val="%3."/>
      <w:lvlJc w:val="right"/>
      <w:pPr>
        <w:ind w:left="2160" w:hanging="180"/>
      </w:pPr>
    </w:lvl>
    <w:lvl w:ilvl="3" w:tplc="FFFFFFFF" w:tentative="1">
      <w:start w:val="1"/>
      <w:numFmt w:val="decimal"/>
      <w:lvlText w:val="%4."/>
      <w:lvlJc w:val="left"/>
      <w:pPr>
        <w:ind w:left="2880" w:hanging="360"/>
      </w:pPr>
    </w:lvl>
    <w:lvl w:ilvl="4" w:tplc="FFFFFFFF" w:tentative="1">
      <w:start w:val="1"/>
      <w:numFmt w:val="lowerLetter"/>
      <w:lvlText w:val="%5."/>
      <w:lvlJc w:val="left"/>
      <w:pPr>
        <w:ind w:left="3600" w:hanging="360"/>
      </w:pPr>
    </w:lvl>
    <w:lvl w:ilvl="5" w:tplc="FFFFFFFF" w:tentative="1">
      <w:start w:val="1"/>
      <w:numFmt w:val="lowerRoman"/>
      <w:lvlText w:val="%6."/>
      <w:lvlJc w:val="right"/>
      <w:pPr>
        <w:ind w:left="4320" w:hanging="180"/>
      </w:pPr>
    </w:lvl>
    <w:lvl w:ilvl="6" w:tplc="FFFFFFFF" w:tentative="1">
      <w:start w:val="1"/>
      <w:numFmt w:val="decimal"/>
      <w:lvlText w:val="%7."/>
      <w:lvlJc w:val="left"/>
      <w:pPr>
        <w:ind w:left="5040" w:hanging="360"/>
      </w:pPr>
    </w:lvl>
    <w:lvl w:ilvl="7" w:tplc="FFFFFFFF" w:tentative="1">
      <w:start w:val="1"/>
      <w:numFmt w:val="lowerLetter"/>
      <w:lvlText w:val="%8."/>
      <w:lvlJc w:val="left"/>
      <w:pPr>
        <w:ind w:left="5760" w:hanging="360"/>
      </w:pPr>
    </w:lvl>
    <w:lvl w:ilvl="8" w:tplc="FFFFFFFF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6" w15:restartNumberingAfterBreak="0">
    <w:nsid w:val="14C3319B"/>
    <w:multiLevelType w:val="hybridMultilevel"/>
    <w:tmpl w:val="71241288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7" w15:restartNumberingAfterBreak="0">
    <w:nsid w:val="178160CB"/>
    <w:multiLevelType w:val="hybridMultilevel"/>
    <w:tmpl w:val="210AFA86"/>
    <w:lvl w:ilvl="0" w:tplc="16A2C3B8">
      <w:start w:val="1"/>
      <w:numFmt w:val="decimal"/>
      <w:lvlText w:val="1.1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8" w15:restartNumberingAfterBreak="0">
    <w:nsid w:val="1A991722"/>
    <w:multiLevelType w:val="multilevel"/>
    <w:tmpl w:val="32BA8CFC"/>
    <w:lvl w:ilvl="0">
      <w:start w:val="1"/>
      <w:numFmt w:val="decimal"/>
      <w:lvlText w:val="%1.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Letter"/>
      <w:lvlText w:val="%2."/>
      <w:lvlJc w:val="lef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lowerRoman"/>
      <w:lvlText w:val="%3."/>
      <w:lvlJc w:val="righ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decimal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Letter"/>
      <w:lvlText w:val="%5."/>
      <w:lvlJc w:val="lef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lowerRoman"/>
      <w:lvlText w:val="%6."/>
      <w:lvlJc w:val="righ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decimal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Letter"/>
      <w:lvlText w:val="%8."/>
      <w:lvlJc w:val="lef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lowerRoman"/>
      <w:lvlText w:val="%9."/>
      <w:lvlJc w:val="righ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9" w15:restartNumberingAfterBreak="0">
    <w:nsid w:val="1AE62D41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0" w15:restartNumberingAfterBreak="0">
    <w:nsid w:val="1BFA07A6"/>
    <w:multiLevelType w:val="hybridMultilevel"/>
    <w:tmpl w:val="13ACED3A"/>
    <w:lvl w:ilvl="0" w:tplc="F9D4E710">
      <w:start w:val="1"/>
      <w:numFmt w:val="decimal"/>
      <w:lvlText w:val="6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1DC66FF6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2" w15:restartNumberingAfterBreak="0">
    <w:nsid w:val="264C7200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3" w15:restartNumberingAfterBreak="0">
    <w:nsid w:val="331C656D"/>
    <w:multiLevelType w:val="multilevel"/>
    <w:tmpl w:val="8C68D2D2"/>
    <w:lvl w:ilvl="0">
      <w:start w:val="1"/>
      <w:numFmt w:val="lowerLetter"/>
      <w:lvlText w:val="%1)"/>
      <w:lvlJc w:val="left"/>
      <w:pPr>
        <w:ind w:left="720" w:hanging="360"/>
      </w:pPr>
      <w:rPr>
        <w:strike w:val="0"/>
        <w:dstrike w:val="0"/>
        <w:u w:val="none"/>
        <w:effect w:val="none"/>
      </w:rPr>
    </w:lvl>
    <w:lvl w:ilvl="1">
      <w:start w:val="1"/>
      <w:numFmt w:val="lowerRoman"/>
      <w:lvlText w:val="%2."/>
      <w:lvlJc w:val="right"/>
      <w:pPr>
        <w:ind w:left="1440" w:hanging="360"/>
      </w:pPr>
      <w:rPr>
        <w:strike w:val="0"/>
        <w:dstrike w:val="0"/>
        <w:u w:val="none"/>
        <w:effect w:val="none"/>
      </w:rPr>
    </w:lvl>
    <w:lvl w:ilvl="2">
      <w:start w:val="1"/>
      <w:numFmt w:val="decimal"/>
      <w:lvlText w:val="%3."/>
      <w:lvlJc w:val="left"/>
      <w:pPr>
        <w:ind w:left="2160" w:hanging="360"/>
      </w:pPr>
      <w:rPr>
        <w:strike w:val="0"/>
        <w:dstrike w:val="0"/>
        <w:u w:val="none"/>
        <w:effect w:val="none"/>
      </w:rPr>
    </w:lvl>
    <w:lvl w:ilvl="3">
      <w:start w:val="1"/>
      <w:numFmt w:val="lowerLetter"/>
      <w:lvlText w:val="%4."/>
      <w:lvlJc w:val="left"/>
      <w:pPr>
        <w:ind w:left="2880" w:hanging="360"/>
      </w:pPr>
      <w:rPr>
        <w:strike w:val="0"/>
        <w:dstrike w:val="0"/>
        <w:u w:val="none"/>
        <w:effect w:val="none"/>
      </w:rPr>
    </w:lvl>
    <w:lvl w:ilvl="4">
      <w:start w:val="1"/>
      <w:numFmt w:val="lowerRoman"/>
      <w:lvlText w:val="%5."/>
      <w:lvlJc w:val="right"/>
      <w:pPr>
        <w:ind w:left="3600" w:hanging="360"/>
      </w:pPr>
      <w:rPr>
        <w:strike w:val="0"/>
        <w:dstrike w:val="0"/>
        <w:u w:val="none"/>
        <w:effect w:val="none"/>
      </w:rPr>
    </w:lvl>
    <w:lvl w:ilvl="5">
      <w:start w:val="1"/>
      <w:numFmt w:val="decimal"/>
      <w:lvlText w:val="%6."/>
      <w:lvlJc w:val="left"/>
      <w:pPr>
        <w:ind w:left="4320" w:hanging="360"/>
      </w:pPr>
      <w:rPr>
        <w:strike w:val="0"/>
        <w:dstrike w:val="0"/>
        <w:u w:val="none"/>
        <w:effect w:val="none"/>
      </w:rPr>
    </w:lvl>
    <w:lvl w:ilvl="6">
      <w:start w:val="1"/>
      <w:numFmt w:val="lowerLetter"/>
      <w:lvlText w:val="%7."/>
      <w:lvlJc w:val="left"/>
      <w:pPr>
        <w:ind w:left="5040" w:hanging="360"/>
      </w:pPr>
      <w:rPr>
        <w:strike w:val="0"/>
        <w:dstrike w:val="0"/>
        <w:u w:val="none"/>
        <w:effect w:val="none"/>
      </w:rPr>
    </w:lvl>
    <w:lvl w:ilvl="7">
      <w:start w:val="1"/>
      <w:numFmt w:val="lowerRoman"/>
      <w:lvlText w:val="%8."/>
      <w:lvlJc w:val="right"/>
      <w:pPr>
        <w:ind w:left="5760" w:hanging="360"/>
      </w:pPr>
      <w:rPr>
        <w:strike w:val="0"/>
        <w:dstrike w:val="0"/>
        <w:u w:val="none"/>
        <w:effect w:val="none"/>
      </w:rPr>
    </w:lvl>
    <w:lvl w:ilvl="8">
      <w:start w:val="1"/>
      <w:numFmt w:val="decimal"/>
      <w:lvlText w:val="%9."/>
      <w:lvlJc w:val="left"/>
      <w:pPr>
        <w:ind w:left="6480" w:hanging="360"/>
      </w:pPr>
      <w:rPr>
        <w:strike w:val="0"/>
        <w:dstrike w:val="0"/>
        <w:u w:val="none"/>
        <w:effect w:val="none"/>
      </w:rPr>
    </w:lvl>
  </w:abstractNum>
  <w:abstractNum w:abstractNumId="14" w15:restartNumberingAfterBreak="0">
    <w:nsid w:val="3B6F504A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15" w15:restartNumberingAfterBreak="0">
    <w:nsid w:val="3C4F551B"/>
    <w:multiLevelType w:val="hybridMultilevel"/>
    <w:tmpl w:val="803A9F3E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6" w15:restartNumberingAfterBreak="0">
    <w:nsid w:val="49517FA6"/>
    <w:multiLevelType w:val="hybridMultilevel"/>
    <w:tmpl w:val="240C2B9E"/>
    <w:lvl w:ilvl="0" w:tplc="66EAB1BA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4EA95C21"/>
    <w:multiLevelType w:val="hybridMultilevel"/>
    <w:tmpl w:val="72FEEA28"/>
    <w:lvl w:ilvl="0" w:tplc="0409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18" w15:restartNumberingAfterBreak="0">
    <w:nsid w:val="50FB0073"/>
    <w:multiLevelType w:val="hybridMultilevel"/>
    <w:tmpl w:val="48E28C22"/>
    <w:lvl w:ilvl="0" w:tplc="82E4FD9E">
      <w:start w:val="1"/>
      <w:numFmt w:val="bullet"/>
      <w:lvlText w:val="-"/>
      <w:lvlJc w:val="left"/>
      <w:pPr>
        <w:ind w:left="1860" w:hanging="360"/>
      </w:pPr>
      <w:rPr>
        <w:rFonts w:ascii="Times New Roman" w:eastAsiaTheme="minorHAnsi" w:hAnsi="Times New Roman" w:cs="Times New Roman" w:hint="default"/>
      </w:rPr>
    </w:lvl>
    <w:lvl w:ilvl="1" w:tplc="04090003" w:tentative="1">
      <w:start w:val="1"/>
      <w:numFmt w:val="bullet"/>
      <w:lvlText w:val="o"/>
      <w:lvlJc w:val="left"/>
      <w:pPr>
        <w:ind w:left="258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330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402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74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46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618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90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620" w:hanging="360"/>
      </w:pPr>
      <w:rPr>
        <w:rFonts w:ascii="Wingdings" w:hAnsi="Wingdings" w:hint="default"/>
      </w:rPr>
    </w:lvl>
  </w:abstractNum>
  <w:abstractNum w:abstractNumId="19" w15:restartNumberingAfterBreak="0">
    <w:nsid w:val="55BD0BBA"/>
    <w:multiLevelType w:val="hybridMultilevel"/>
    <w:tmpl w:val="0902CDAE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0" w15:restartNumberingAfterBreak="0">
    <w:nsid w:val="564B4834"/>
    <w:multiLevelType w:val="hybridMultilevel"/>
    <w:tmpl w:val="0666CCC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1" w15:restartNumberingAfterBreak="0">
    <w:nsid w:val="57AB758C"/>
    <w:multiLevelType w:val="hybridMultilevel"/>
    <w:tmpl w:val="802216B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2" w15:restartNumberingAfterBreak="0">
    <w:nsid w:val="594F0227"/>
    <w:multiLevelType w:val="hybridMultilevel"/>
    <w:tmpl w:val="807A451A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23" w15:restartNumberingAfterBreak="0">
    <w:nsid w:val="59D91AE2"/>
    <w:multiLevelType w:val="hybridMultilevel"/>
    <w:tmpl w:val="FCD86E50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24" w15:restartNumberingAfterBreak="0">
    <w:nsid w:val="5D943BFA"/>
    <w:multiLevelType w:val="multilevel"/>
    <w:tmpl w:val="85B613C8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720"/>
      </w:pPr>
    </w:lvl>
    <w:lvl w:ilvl="1">
      <w:start w:val="1"/>
      <w:numFmt w:val="decimal"/>
      <w:lvlText w:val="1.%2."/>
      <w:lvlJc w:val="left"/>
      <w:pPr>
        <w:ind w:left="1080" w:hanging="360"/>
      </w:pPr>
      <w:rPr>
        <w:rFonts w:hint="default"/>
      </w:rPr>
    </w:lvl>
    <w:lvl w:ilvl="2">
      <w:start w:val="1"/>
      <w:numFmt w:val="decimal"/>
      <w:lvlText w:val="%3."/>
      <w:lvlJc w:val="left"/>
      <w:pPr>
        <w:tabs>
          <w:tab w:val="num" w:pos="2160"/>
        </w:tabs>
        <w:ind w:left="2160" w:hanging="720"/>
      </w:pPr>
    </w:lvl>
    <w:lvl w:ilvl="3">
      <w:start w:val="1"/>
      <w:numFmt w:val="decimal"/>
      <w:lvlText w:val="%4."/>
      <w:lvlJc w:val="left"/>
      <w:pPr>
        <w:tabs>
          <w:tab w:val="num" w:pos="2880"/>
        </w:tabs>
        <w:ind w:left="2880" w:hanging="720"/>
      </w:pPr>
    </w:lvl>
    <w:lvl w:ilvl="4">
      <w:start w:val="1"/>
      <w:numFmt w:val="decimal"/>
      <w:lvlText w:val="%5."/>
      <w:lvlJc w:val="left"/>
      <w:pPr>
        <w:tabs>
          <w:tab w:val="num" w:pos="3600"/>
        </w:tabs>
        <w:ind w:left="3600" w:hanging="720"/>
      </w:pPr>
    </w:lvl>
    <w:lvl w:ilvl="5">
      <w:start w:val="1"/>
      <w:numFmt w:val="decimal"/>
      <w:lvlText w:val="%6."/>
      <w:lvlJc w:val="left"/>
      <w:pPr>
        <w:tabs>
          <w:tab w:val="num" w:pos="4320"/>
        </w:tabs>
        <w:ind w:left="4320" w:hanging="720"/>
      </w:pPr>
    </w:lvl>
    <w:lvl w:ilvl="6">
      <w:start w:val="1"/>
      <w:numFmt w:val="decimal"/>
      <w:lvlText w:val="%7."/>
      <w:lvlJc w:val="left"/>
      <w:pPr>
        <w:tabs>
          <w:tab w:val="num" w:pos="5040"/>
        </w:tabs>
        <w:ind w:left="5040" w:hanging="720"/>
      </w:pPr>
    </w:lvl>
    <w:lvl w:ilvl="7">
      <w:start w:val="1"/>
      <w:numFmt w:val="decimal"/>
      <w:lvlText w:val="%8."/>
      <w:lvlJc w:val="left"/>
      <w:pPr>
        <w:tabs>
          <w:tab w:val="num" w:pos="5760"/>
        </w:tabs>
        <w:ind w:left="5760" w:hanging="720"/>
      </w:pPr>
    </w:lvl>
    <w:lvl w:ilvl="8">
      <w:start w:val="1"/>
      <w:numFmt w:val="decimal"/>
      <w:lvlText w:val="%9."/>
      <w:lvlJc w:val="left"/>
      <w:pPr>
        <w:tabs>
          <w:tab w:val="num" w:pos="6480"/>
        </w:tabs>
        <w:ind w:left="6480" w:hanging="720"/>
      </w:pPr>
    </w:lvl>
  </w:abstractNum>
  <w:abstractNum w:abstractNumId="25" w15:restartNumberingAfterBreak="0">
    <w:nsid w:val="5EA64D8E"/>
    <w:multiLevelType w:val="hybridMultilevel"/>
    <w:tmpl w:val="EE2A6026"/>
    <w:lvl w:ilvl="0" w:tplc="6A76A69C">
      <w:start w:val="1"/>
      <w:numFmt w:val="decimal"/>
      <w:lvlText w:val="2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6086406C"/>
    <w:multiLevelType w:val="hybridMultilevel"/>
    <w:tmpl w:val="92346518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27" w15:restartNumberingAfterBreak="0">
    <w:nsid w:val="63BE37B4"/>
    <w:multiLevelType w:val="hybridMultilevel"/>
    <w:tmpl w:val="55BC6A52"/>
    <w:lvl w:ilvl="0" w:tplc="99C6C456">
      <w:start w:val="1"/>
      <w:numFmt w:val="decimal"/>
      <w:lvlText w:val="1.2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8" w15:restartNumberingAfterBreak="0">
    <w:nsid w:val="65FD65D3"/>
    <w:multiLevelType w:val="hybridMultilevel"/>
    <w:tmpl w:val="3EC21B16"/>
    <w:lvl w:ilvl="0" w:tplc="0409000F">
      <w:start w:val="1"/>
      <w:numFmt w:val="decimal"/>
      <w:lvlText w:val="%1."/>
      <w:lvlJc w:val="left"/>
      <w:pPr>
        <w:ind w:left="720" w:hanging="360"/>
      </w:p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6D8298A"/>
    <w:multiLevelType w:val="hybridMultilevel"/>
    <w:tmpl w:val="9C5E436C"/>
    <w:lvl w:ilvl="0" w:tplc="ADCAC1CA">
      <w:start w:val="1"/>
      <w:numFmt w:val="decimal"/>
      <w:lvlText w:val="4.%1."/>
      <w:lvlJc w:val="left"/>
      <w:pPr>
        <w:ind w:left="502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222" w:hanging="360"/>
      </w:pPr>
    </w:lvl>
    <w:lvl w:ilvl="2" w:tplc="0409001B" w:tentative="1">
      <w:start w:val="1"/>
      <w:numFmt w:val="lowerRoman"/>
      <w:lvlText w:val="%3."/>
      <w:lvlJc w:val="right"/>
      <w:pPr>
        <w:ind w:left="1942" w:hanging="180"/>
      </w:pPr>
    </w:lvl>
    <w:lvl w:ilvl="3" w:tplc="0409000F" w:tentative="1">
      <w:start w:val="1"/>
      <w:numFmt w:val="decimal"/>
      <w:lvlText w:val="%4."/>
      <w:lvlJc w:val="left"/>
      <w:pPr>
        <w:ind w:left="2662" w:hanging="360"/>
      </w:pPr>
    </w:lvl>
    <w:lvl w:ilvl="4" w:tplc="04090019" w:tentative="1">
      <w:start w:val="1"/>
      <w:numFmt w:val="lowerLetter"/>
      <w:lvlText w:val="%5."/>
      <w:lvlJc w:val="left"/>
      <w:pPr>
        <w:ind w:left="3382" w:hanging="360"/>
      </w:pPr>
    </w:lvl>
    <w:lvl w:ilvl="5" w:tplc="0409001B" w:tentative="1">
      <w:start w:val="1"/>
      <w:numFmt w:val="lowerRoman"/>
      <w:lvlText w:val="%6."/>
      <w:lvlJc w:val="right"/>
      <w:pPr>
        <w:ind w:left="4102" w:hanging="180"/>
      </w:pPr>
    </w:lvl>
    <w:lvl w:ilvl="6" w:tplc="0409000F" w:tentative="1">
      <w:start w:val="1"/>
      <w:numFmt w:val="decimal"/>
      <w:lvlText w:val="%7."/>
      <w:lvlJc w:val="left"/>
      <w:pPr>
        <w:ind w:left="4822" w:hanging="360"/>
      </w:pPr>
    </w:lvl>
    <w:lvl w:ilvl="7" w:tplc="04090019" w:tentative="1">
      <w:start w:val="1"/>
      <w:numFmt w:val="lowerLetter"/>
      <w:lvlText w:val="%8."/>
      <w:lvlJc w:val="left"/>
      <w:pPr>
        <w:ind w:left="5542" w:hanging="360"/>
      </w:pPr>
    </w:lvl>
    <w:lvl w:ilvl="8" w:tplc="040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30" w15:restartNumberingAfterBreak="0">
    <w:nsid w:val="688A3AA3"/>
    <w:multiLevelType w:val="hybridMultilevel"/>
    <w:tmpl w:val="793C586E"/>
    <w:lvl w:ilvl="0" w:tplc="04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04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1" w15:restartNumberingAfterBreak="0">
    <w:nsid w:val="6991227B"/>
    <w:multiLevelType w:val="hybridMultilevel"/>
    <w:tmpl w:val="0B4E15F6"/>
    <w:lvl w:ilvl="0" w:tplc="04210001">
      <w:start w:val="1"/>
      <w:numFmt w:val="bullet"/>
      <w:lvlText w:val=""/>
      <w:lvlJc w:val="left"/>
      <w:pPr>
        <w:ind w:left="1080" w:hanging="360"/>
      </w:pPr>
      <w:rPr>
        <w:rFonts w:ascii="Symbol" w:hAnsi="Symbol" w:hint="default"/>
      </w:rPr>
    </w:lvl>
    <w:lvl w:ilvl="1" w:tplc="04210003">
      <w:start w:val="1"/>
      <w:numFmt w:val="bullet"/>
      <w:lvlText w:val="o"/>
      <w:lvlJc w:val="left"/>
      <w:pPr>
        <w:ind w:left="1800" w:hanging="360"/>
      </w:pPr>
      <w:rPr>
        <w:rFonts w:ascii="Courier New" w:hAnsi="Courier New" w:cs="Courier New" w:hint="default"/>
      </w:rPr>
    </w:lvl>
    <w:lvl w:ilvl="2" w:tplc="04210005">
      <w:start w:val="1"/>
      <w:numFmt w:val="bullet"/>
      <w:lvlText w:val=""/>
      <w:lvlJc w:val="left"/>
      <w:pPr>
        <w:ind w:left="2520" w:hanging="360"/>
      </w:pPr>
      <w:rPr>
        <w:rFonts w:ascii="Wingdings" w:hAnsi="Wingdings" w:hint="default"/>
      </w:rPr>
    </w:lvl>
    <w:lvl w:ilvl="3" w:tplc="04210001">
      <w:start w:val="1"/>
      <w:numFmt w:val="bullet"/>
      <w:lvlText w:val=""/>
      <w:lvlJc w:val="left"/>
      <w:pPr>
        <w:ind w:left="3240" w:hanging="360"/>
      </w:pPr>
      <w:rPr>
        <w:rFonts w:ascii="Symbol" w:hAnsi="Symbol" w:hint="default"/>
      </w:rPr>
    </w:lvl>
    <w:lvl w:ilvl="4" w:tplc="04210003">
      <w:start w:val="1"/>
      <w:numFmt w:val="bullet"/>
      <w:lvlText w:val="o"/>
      <w:lvlJc w:val="left"/>
      <w:pPr>
        <w:ind w:left="3960" w:hanging="360"/>
      </w:pPr>
      <w:rPr>
        <w:rFonts w:ascii="Courier New" w:hAnsi="Courier New" w:cs="Courier New" w:hint="default"/>
      </w:rPr>
    </w:lvl>
    <w:lvl w:ilvl="5" w:tplc="04210005">
      <w:start w:val="1"/>
      <w:numFmt w:val="bullet"/>
      <w:lvlText w:val=""/>
      <w:lvlJc w:val="left"/>
      <w:pPr>
        <w:ind w:left="4680" w:hanging="360"/>
      </w:pPr>
      <w:rPr>
        <w:rFonts w:ascii="Wingdings" w:hAnsi="Wingdings" w:hint="default"/>
      </w:rPr>
    </w:lvl>
    <w:lvl w:ilvl="6" w:tplc="04210001">
      <w:start w:val="1"/>
      <w:numFmt w:val="bullet"/>
      <w:lvlText w:val=""/>
      <w:lvlJc w:val="left"/>
      <w:pPr>
        <w:ind w:left="5400" w:hanging="360"/>
      </w:pPr>
      <w:rPr>
        <w:rFonts w:ascii="Symbol" w:hAnsi="Symbol" w:hint="default"/>
      </w:rPr>
    </w:lvl>
    <w:lvl w:ilvl="7" w:tplc="04210003">
      <w:start w:val="1"/>
      <w:numFmt w:val="bullet"/>
      <w:lvlText w:val="o"/>
      <w:lvlJc w:val="left"/>
      <w:pPr>
        <w:ind w:left="6120" w:hanging="360"/>
      </w:pPr>
      <w:rPr>
        <w:rFonts w:ascii="Courier New" w:hAnsi="Courier New" w:cs="Courier New" w:hint="default"/>
      </w:rPr>
    </w:lvl>
    <w:lvl w:ilvl="8" w:tplc="04210005">
      <w:start w:val="1"/>
      <w:numFmt w:val="bullet"/>
      <w:lvlText w:val=""/>
      <w:lvlJc w:val="left"/>
      <w:pPr>
        <w:ind w:left="6840" w:hanging="360"/>
      </w:pPr>
      <w:rPr>
        <w:rFonts w:ascii="Wingdings" w:hAnsi="Wingdings" w:hint="default"/>
      </w:rPr>
    </w:lvl>
  </w:abstractNum>
  <w:abstractNum w:abstractNumId="32" w15:restartNumberingAfterBreak="0">
    <w:nsid w:val="6A730F32"/>
    <w:multiLevelType w:val="hybridMultilevel"/>
    <w:tmpl w:val="3CDAD4DA"/>
    <w:lvl w:ilvl="0" w:tplc="94C0374C">
      <w:start w:val="1"/>
      <w:numFmt w:val="decimal"/>
      <w:lvlText w:val="5.%1.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C4C6F1C"/>
    <w:multiLevelType w:val="multilevel"/>
    <w:tmpl w:val="6BFC11EE"/>
    <w:lvl w:ilvl="0">
      <w:start w:val="2"/>
      <w:numFmt w:val="decimal"/>
      <w:lvlText w:val="%1"/>
      <w:lvlJc w:val="left"/>
      <w:pPr>
        <w:ind w:left="1306" w:hanging="720"/>
      </w:pPr>
      <w:rPr>
        <w:lang w:eastAsia="en-US" w:bidi="ar-SA"/>
      </w:rPr>
    </w:lvl>
    <w:lvl w:ilvl="1">
      <w:start w:val="1"/>
      <w:numFmt w:val="decimal"/>
      <w:lvlText w:val="%1.%2"/>
      <w:lvlJc w:val="left"/>
      <w:pPr>
        <w:ind w:left="1306" w:hanging="720"/>
      </w:pPr>
      <w:rPr>
        <w:rFonts w:ascii="Times New Roman" w:eastAsia="Times New Roman" w:hAnsi="Times New Roman" w:cs="Times New Roman" w:hint="default"/>
        <w:w w:val="100"/>
        <w:sz w:val="22"/>
        <w:szCs w:val="22"/>
        <w:lang w:eastAsia="en-US" w:bidi="ar-SA"/>
      </w:rPr>
    </w:lvl>
    <w:lvl w:ilvl="2">
      <w:start w:val="1"/>
      <w:numFmt w:val="lowerLetter"/>
      <w:lvlText w:val="%3."/>
      <w:lvlJc w:val="left"/>
      <w:pPr>
        <w:ind w:left="1667" w:hanging="361"/>
      </w:pPr>
      <w:rPr>
        <w:rFonts w:ascii="Times New Roman" w:eastAsia="Times New Roman" w:hAnsi="Times New Roman" w:cs="Times New Roman" w:hint="default"/>
        <w:spacing w:val="0"/>
        <w:w w:val="100"/>
        <w:sz w:val="22"/>
        <w:szCs w:val="22"/>
        <w:lang w:eastAsia="en-US" w:bidi="ar-SA"/>
      </w:rPr>
    </w:lvl>
    <w:lvl w:ilvl="3">
      <w:numFmt w:val="bullet"/>
      <w:lvlText w:val="•"/>
      <w:lvlJc w:val="left"/>
      <w:pPr>
        <w:ind w:left="3367" w:hanging="361"/>
      </w:pPr>
      <w:rPr>
        <w:lang w:eastAsia="en-US" w:bidi="ar-SA"/>
      </w:rPr>
    </w:lvl>
    <w:lvl w:ilvl="4">
      <w:numFmt w:val="bullet"/>
      <w:lvlText w:val="•"/>
      <w:lvlJc w:val="left"/>
      <w:pPr>
        <w:ind w:left="4221" w:hanging="361"/>
      </w:pPr>
      <w:rPr>
        <w:lang w:eastAsia="en-US" w:bidi="ar-SA"/>
      </w:rPr>
    </w:lvl>
    <w:lvl w:ilvl="5">
      <w:numFmt w:val="bullet"/>
      <w:lvlText w:val="•"/>
      <w:lvlJc w:val="left"/>
      <w:pPr>
        <w:ind w:left="5075" w:hanging="361"/>
      </w:pPr>
      <w:rPr>
        <w:lang w:eastAsia="en-US" w:bidi="ar-SA"/>
      </w:rPr>
    </w:lvl>
    <w:lvl w:ilvl="6">
      <w:numFmt w:val="bullet"/>
      <w:lvlText w:val="•"/>
      <w:lvlJc w:val="left"/>
      <w:pPr>
        <w:ind w:left="5928" w:hanging="361"/>
      </w:pPr>
      <w:rPr>
        <w:lang w:eastAsia="en-US" w:bidi="ar-SA"/>
      </w:rPr>
    </w:lvl>
    <w:lvl w:ilvl="7">
      <w:numFmt w:val="bullet"/>
      <w:lvlText w:val="•"/>
      <w:lvlJc w:val="left"/>
      <w:pPr>
        <w:ind w:left="6782" w:hanging="361"/>
      </w:pPr>
      <w:rPr>
        <w:lang w:eastAsia="en-US" w:bidi="ar-SA"/>
      </w:rPr>
    </w:lvl>
    <w:lvl w:ilvl="8">
      <w:numFmt w:val="bullet"/>
      <w:lvlText w:val="•"/>
      <w:lvlJc w:val="left"/>
      <w:pPr>
        <w:ind w:left="7636" w:hanging="361"/>
      </w:pPr>
      <w:rPr>
        <w:lang w:eastAsia="en-US" w:bidi="ar-SA"/>
      </w:rPr>
    </w:lvl>
  </w:abstractNum>
  <w:abstractNum w:abstractNumId="34" w15:restartNumberingAfterBreak="0">
    <w:nsid w:val="6CD21293"/>
    <w:multiLevelType w:val="hybridMultilevel"/>
    <w:tmpl w:val="8F145D2E"/>
    <w:lvl w:ilvl="0" w:tplc="B1EE81FC">
      <w:start w:val="1"/>
      <w:numFmt w:val="decimal"/>
      <w:lvlText w:val="1.3.%1."/>
      <w:lvlJc w:val="left"/>
      <w:pPr>
        <w:ind w:left="149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71FA6481"/>
    <w:multiLevelType w:val="hybridMultilevel"/>
    <w:tmpl w:val="C47EC836"/>
    <w:lvl w:ilvl="0" w:tplc="04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4090003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36" w15:restartNumberingAfterBreak="0">
    <w:nsid w:val="7A4276DA"/>
    <w:multiLevelType w:val="hybridMultilevel"/>
    <w:tmpl w:val="D186B1F4"/>
    <w:lvl w:ilvl="0" w:tplc="82E4FD9E">
      <w:start w:val="1"/>
      <w:numFmt w:val="bullet"/>
      <w:lvlText w:val="-"/>
      <w:lvlJc w:val="left"/>
      <w:pPr>
        <w:ind w:left="2580" w:hanging="360"/>
      </w:pPr>
      <w:rPr>
        <w:rFonts w:ascii="Times New Roman" w:eastAsiaTheme="minorHAnsi" w:hAnsi="Times New Roman" w:cs="Times New Roman" w:hint="default"/>
      </w:rPr>
    </w:lvl>
    <w:lvl w:ilvl="1" w:tplc="04090003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04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04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04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04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04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37" w15:restartNumberingAfterBreak="0">
    <w:nsid w:val="7F676C64"/>
    <w:multiLevelType w:val="hybridMultilevel"/>
    <w:tmpl w:val="F138A29C"/>
    <w:lvl w:ilvl="0" w:tplc="6D8C009A">
      <w:start w:val="1"/>
      <w:numFmt w:val="decimal"/>
      <w:lvlText w:val="1.3.%1."/>
      <w:lvlJc w:val="left"/>
      <w:pPr>
        <w:ind w:left="1146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866" w:hanging="360"/>
      </w:pPr>
    </w:lvl>
    <w:lvl w:ilvl="2" w:tplc="0409001B" w:tentative="1">
      <w:start w:val="1"/>
      <w:numFmt w:val="lowerRoman"/>
      <w:lvlText w:val="%3."/>
      <w:lvlJc w:val="right"/>
      <w:pPr>
        <w:ind w:left="2586" w:hanging="180"/>
      </w:pPr>
    </w:lvl>
    <w:lvl w:ilvl="3" w:tplc="0409000F" w:tentative="1">
      <w:start w:val="1"/>
      <w:numFmt w:val="decimal"/>
      <w:lvlText w:val="%4."/>
      <w:lvlJc w:val="left"/>
      <w:pPr>
        <w:ind w:left="3306" w:hanging="360"/>
      </w:pPr>
    </w:lvl>
    <w:lvl w:ilvl="4" w:tplc="04090019" w:tentative="1">
      <w:start w:val="1"/>
      <w:numFmt w:val="lowerLetter"/>
      <w:lvlText w:val="%5."/>
      <w:lvlJc w:val="left"/>
      <w:pPr>
        <w:ind w:left="4026" w:hanging="360"/>
      </w:pPr>
    </w:lvl>
    <w:lvl w:ilvl="5" w:tplc="0409001B" w:tentative="1">
      <w:start w:val="1"/>
      <w:numFmt w:val="lowerRoman"/>
      <w:lvlText w:val="%6."/>
      <w:lvlJc w:val="right"/>
      <w:pPr>
        <w:ind w:left="4746" w:hanging="180"/>
      </w:pPr>
    </w:lvl>
    <w:lvl w:ilvl="6" w:tplc="0409000F" w:tentative="1">
      <w:start w:val="1"/>
      <w:numFmt w:val="decimal"/>
      <w:lvlText w:val="%7."/>
      <w:lvlJc w:val="left"/>
      <w:pPr>
        <w:ind w:left="5466" w:hanging="360"/>
      </w:pPr>
    </w:lvl>
    <w:lvl w:ilvl="7" w:tplc="04090019" w:tentative="1">
      <w:start w:val="1"/>
      <w:numFmt w:val="lowerLetter"/>
      <w:lvlText w:val="%8."/>
      <w:lvlJc w:val="left"/>
      <w:pPr>
        <w:ind w:left="6186" w:hanging="360"/>
      </w:pPr>
    </w:lvl>
    <w:lvl w:ilvl="8" w:tplc="0409001B" w:tentative="1">
      <w:start w:val="1"/>
      <w:numFmt w:val="lowerRoman"/>
      <w:lvlText w:val="%9."/>
      <w:lvlJc w:val="right"/>
      <w:pPr>
        <w:ind w:left="6906" w:hanging="180"/>
      </w:pPr>
    </w:lvl>
  </w:abstractNum>
  <w:num w:numId="1">
    <w:abstractNumId w:val="16"/>
  </w:num>
  <w:num w:numId="2">
    <w:abstractNumId w:val="16"/>
  </w:num>
  <w:num w:numId="3">
    <w:abstractNumId w:val="1"/>
  </w:num>
  <w:num w:numId="4">
    <w:abstractNumId w:val="1"/>
  </w:num>
  <w:num w:numId="5">
    <w:abstractNumId w:val="24"/>
  </w:num>
  <w:num w:numId="6">
    <w:abstractNumId w:val="25"/>
  </w:num>
  <w:num w:numId="7">
    <w:abstractNumId w:val="4"/>
  </w:num>
  <w:num w:numId="8">
    <w:abstractNumId w:val="29"/>
  </w:num>
  <w:num w:numId="9">
    <w:abstractNumId w:val="32"/>
  </w:num>
  <w:num w:numId="10">
    <w:abstractNumId w:val="10"/>
  </w:num>
  <w:num w:numId="11">
    <w:abstractNumId w:val="7"/>
  </w:num>
  <w:num w:numId="12">
    <w:abstractNumId w:val="27"/>
  </w:num>
  <w:num w:numId="13">
    <w:abstractNumId w:val="37"/>
  </w:num>
  <w:num w:numId="14">
    <w:abstractNumId w:val="34"/>
  </w:num>
  <w:num w:numId="15">
    <w:abstractNumId w:val="0"/>
  </w:num>
  <w:num w:numId="16">
    <w:abstractNumId w:val="23"/>
  </w:num>
  <w:num w:numId="17">
    <w:abstractNumId w:val="3"/>
  </w:num>
  <w:num w:numId="18">
    <w:abstractNumId w:val="18"/>
  </w:num>
  <w:num w:numId="19">
    <w:abstractNumId w:val="28"/>
  </w:num>
  <w:num w:numId="20">
    <w:abstractNumId w:val="21"/>
  </w:num>
  <w:num w:numId="21">
    <w:abstractNumId w:val="36"/>
  </w:num>
  <w:num w:numId="22">
    <w:abstractNumId w:val="15"/>
  </w:num>
  <w:num w:numId="23">
    <w:abstractNumId w:val="26"/>
  </w:num>
  <w:num w:numId="24">
    <w:abstractNumId w:val="35"/>
  </w:num>
  <w:num w:numId="25">
    <w:abstractNumId w:val="5"/>
  </w:num>
  <w:num w:numId="26">
    <w:abstractNumId w:val="30"/>
  </w:num>
  <w:num w:numId="27">
    <w:abstractNumId w:val="20"/>
  </w:num>
  <w:num w:numId="28">
    <w:abstractNumId w:val="31"/>
  </w:num>
  <w:num w:numId="29">
    <w:abstractNumId w:val="12"/>
    <w:lvlOverride w:ilvl="0">
      <w:startOverride w:val="2"/>
    </w:lvlOverride>
    <w:lvlOverride w:ilvl="1">
      <w:startOverride w:val="1"/>
    </w:lvlOverride>
    <w:lvlOverride w:ilvl="2">
      <w:startOverride w:val="1"/>
    </w:lvlOverride>
    <w:lvlOverride w:ilvl="3"/>
    <w:lvlOverride w:ilvl="4"/>
    <w:lvlOverride w:ilvl="5"/>
    <w:lvlOverride w:ilvl="6"/>
    <w:lvlOverride w:ilvl="7"/>
    <w:lvlOverride w:ilvl="8"/>
  </w:num>
  <w:num w:numId="30">
    <w:abstractNumId w:val="33"/>
  </w:num>
  <w:num w:numId="31">
    <w:abstractNumId w:val="9"/>
  </w:num>
  <w:num w:numId="32">
    <w:abstractNumId w:val="2"/>
  </w:num>
  <w:num w:numId="33">
    <w:abstractNumId w:val="11"/>
  </w:num>
  <w:num w:numId="34">
    <w:abstractNumId w:val="14"/>
  </w:num>
  <w:num w:numId="35">
    <w:abstractNumId w:val="8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6">
    <w:abstractNumId w:val="13"/>
    <w:lvlOverride w:ilvl="0">
      <w:startOverride w:val="1"/>
    </w:lvlOverride>
    <w:lvlOverride w:ilvl="1">
      <w:startOverride w:val="1"/>
    </w:lvlOverride>
    <w:lvlOverride w:ilvl="2">
      <w:startOverride w:val="1"/>
    </w:lvlOverride>
    <w:lvlOverride w:ilvl="3">
      <w:startOverride w:val="1"/>
    </w:lvlOverride>
    <w:lvlOverride w:ilvl="4">
      <w:startOverride w:val="1"/>
    </w:lvlOverride>
    <w:lvlOverride w:ilvl="5">
      <w:startOverride w:val="1"/>
    </w:lvlOverride>
    <w:lvlOverride w:ilvl="6">
      <w:startOverride w:val="1"/>
    </w:lvlOverride>
    <w:lvlOverride w:ilvl="7">
      <w:startOverride w:val="1"/>
    </w:lvlOverride>
    <w:lvlOverride w:ilvl="8">
      <w:startOverride w:val="1"/>
    </w:lvlOverride>
  </w:num>
  <w:num w:numId="37">
    <w:abstractNumId w:val="19"/>
  </w:num>
  <w:num w:numId="38">
    <w:abstractNumId w:val="6"/>
  </w:num>
  <w:num w:numId="39">
    <w:abstractNumId w:val="17"/>
  </w:num>
  <w:num w:numId="40">
    <w:abstractNumId w:val="2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se="http://schemas.microsoft.com/office/word/2015/wordml/symex" xmlns:sl="http://schemas.openxmlformats.org/schemaLibrary/2006/main" mc:Ignorable="w14 w15 w16se">
  <w:zoom w:percent="100"/>
  <w:proofState w:grammar="clean"/>
  <w:defaultTabStop w:val="720"/>
  <w:drawingGridHorizontalSpacing w:val="110"/>
  <w:displayHorizontalDrawingGridEvery w:val="2"/>
  <w:displayVerticalDrawingGridEvery w:val="2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rsids>
    <w:rsidRoot w:val="006961BA"/>
    <w:rsid w:val="00006B10"/>
    <w:rsid w:val="00011B84"/>
    <w:rsid w:val="0007710E"/>
    <w:rsid w:val="000A7271"/>
    <w:rsid w:val="000C3D42"/>
    <w:rsid w:val="000C6256"/>
    <w:rsid w:val="000E0D5D"/>
    <w:rsid w:val="000E3D07"/>
    <w:rsid w:val="000E480C"/>
    <w:rsid w:val="00103BDD"/>
    <w:rsid w:val="001040FE"/>
    <w:rsid w:val="001160E2"/>
    <w:rsid w:val="00131AE3"/>
    <w:rsid w:val="001430CC"/>
    <w:rsid w:val="00182E81"/>
    <w:rsid w:val="00183A97"/>
    <w:rsid w:val="0019702D"/>
    <w:rsid w:val="001A4DCF"/>
    <w:rsid w:val="001D0328"/>
    <w:rsid w:val="00204A16"/>
    <w:rsid w:val="0020593C"/>
    <w:rsid w:val="002416C2"/>
    <w:rsid w:val="002611F6"/>
    <w:rsid w:val="00267930"/>
    <w:rsid w:val="00295AC0"/>
    <w:rsid w:val="002C2F2C"/>
    <w:rsid w:val="002D28DD"/>
    <w:rsid w:val="002E6D6F"/>
    <w:rsid w:val="002F0F99"/>
    <w:rsid w:val="003516D2"/>
    <w:rsid w:val="003702E6"/>
    <w:rsid w:val="003749E5"/>
    <w:rsid w:val="00380FFE"/>
    <w:rsid w:val="00391034"/>
    <w:rsid w:val="003A1068"/>
    <w:rsid w:val="003A587D"/>
    <w:rsid w:val="003D4033"/>
    <w:rsid w:val="003D5033"/>
    <w:rsid w:val="003E3E2D"/>
    <w:rsid w:val="0040673F"/>
    <w:rsid w:val="00416816"/>
    <w:rsid w:val="00416C22"/>
    <w:rsid w:val="0044773B"/>
    <w:rsid w:val="0045390C"/>
    <w:rsid w:val="00460CD2"/>
    <w:rsid w:val="00460EBD"/>
    <w:rsid w:val="004725BD"/>
    <w:rsid w:val="00492E64"/>
    <w:rsid w:val="004B3245"/>
    <w:rsid w:val="004D17DC"/>
    <w:rsid w:val="004D6B03"/>
    <w:rsid w:val="004E0487"/>
    <w:rsid w:val="004F09C3"/>
    <w:rsid w:val="00521E37"/>
    <w:rsid w:val="00530D55"/>
    <w:rsid w:val="00535C4F"/>
    <w:rsid w:val="00563302"/>
    <w:rsid w:val="00566914"/>
    <w:rsid w:val="0059095F"/>
    <w:rsid w:val="005D3E19"/>
    <w:rsid w:val="0061322E"/>
    <w:rsid w:val="00640641"/>
    <w:rsid w:val="00656036"/>
    <w:rsid w:val="00660D55"/>
    <w:rsid w:val="006961BA"/>
    <w:rsid w:val="006A06C5"/>
    <w:rsid w:val="006B1AC5"/>
    <w:rsid w:val="006C352E"/>
    <w:rsid w:val="006C4F3B"/>
    <w:rsid w:val="006D05C2"/>
    <w:rsid w:val="006E6AA2"/>
    <w:rsid w:val="00713729"/>
    <w:rsid w:val="00715E7B"/>
    <w:rsid w:val="00720B7D"/>
    <w:rsid w:val="0076113B"/>
    <w:rsid w:val="00771FEF"/>
    <w:rsid w:val="007722BD"/>
    <w:rsid w:val="00775692"/>
    <w:rsid w:val="00776731"/>
    <w:rsid w:val="00792E05"/>
    <w:rsid w:val="007A13CE"/>
    <w:rsid w:val="007A46A2"/>
    <w:rsid w:val="007B2AB5"/>
    <w:rsid w:val="007B6579"/>
    <w:rsid w:val="007D4CA4"/>
    <w:rsid w:val="007E0362"/>
    <w:rsid w:val="007E2C0F"/>
    <w:rsid w:val="00832F43"/>
    <w:rsid w:val="0083680D"/>
    <w:rsid w:val="00867661"/>
    <w:rsid w:val="008A0724"/>
    <w:rsid w:val="008A508B"/>
    <w:rsid w:val="008B7AB8"/>
    <w:rsid w:val="008D3381"/>
    <w:rsid w:val="008D3C06"/>
    <w:rsid w:val="008F6C53"/>
    <w:rsid w:val="00903C09"/>
    <w:rsid w:val="0091298E"/>
    <w:rsid w:val="0092662E"/>
    <w:rsid w:val="00962954"/>
    <w:rsid w:val="0096480D"/>
    <w:rsid w:val="009652C8"/>
    <w:rsid w:val="00970A3D"/>
    <w:rsid w:val="0098493A"/>
    <w:rsid w:val="009860E0"/>
    <w:rsid w:val="009961AC"/>
    <w:rsid w:val="00996FA4"/>
    <w:rsid w:val="009A0CEB"/>
    <w:rsid w:val="009B428E"/>
    <w:rsid w:val="009C3A92"/>
    <w:rsid w:val="009E2987"/>
    <w:rsid w:val="00A00EF1"/>
    <w:rsid w:val="00A07B34"/>
    <w:rsid w:val="00A17EC2"/>
    <w:rsid w:val="00A26A8B"/>
    <w:rsid w:val="00A51C1D"/>
    <w:rsid w:val="00A60DBE"/>
    <w:rsid w:val="00A8081E"/>
    <w:rsid w:val="00A852DD"/>
    <w:rsid w:val="00A91BB3"/>
    <w:rsid w:val="00AB03FA"/>
    <w:rsid w:val="00AC0398"/>
    <w:rsid w:val="00AE16AD"/>
    <w:rsid w:val="00AF1B2B"/>
    <w:rsid w:val="00B33873"/>
    <w:rsid w:val="00B7390E"/>
    <w:rsid w:val="00BA194C"/>
    <w:rsid w:val="00BE43E5"/>
    <w:rsid w:val="00C0313B"/>
    <w:rsid w:val="00C15177"/>
    <w:rsid w:val="00C241A9"/>
    <w:rsid w:val="00C4186C"/>
    <w:rsid w:val="00C52E9F"/>
    <w:rsid w:val="00C644A6"/>
    <w:rsid w:val="00C647C3"/>
    <w:rsid w:val="00C7204A"/>
    <w:rsid w:val="00C80997"/>
    <w:rsid w:val="00C82B33"/>
    <w:rsid w:val="00CA2314"/>
    <w:rsid w:val="00CD114F"/>
    <w:rsid w:val="00D13AC1"/>
    <w:rsid w:val="00D24033"/>
    <w:rsid w:val="00D30E7B"/>
    <w:rsid w:val="00D62EDA"/>
    <w:rsid w:val="00D81815"/>
    <w:rsid w:val="00DE2DE7"/>
    <w:rsid w:val="00E056E4"/>
    <w:rsid w:val="00E076DA"/>
    <w:rsid w:val="00E27F64"/>
    <w:rsid w:val="00E40A37"/>
    <w:rsid w:val="00E437B5"/>
    <w:rsid w:val="00E927F9"/>
    <w:rsid w:val="00EE16D1"/>
    <w:rsid w:val="00EE7C68"/>
    <w:rsid w:val="00F54D87"/>
    <w:rsid w:val="00F656BB"/>
    <w:rsid w:val="00FC0C58"/>
    <w:rsid w:val="00FD1F6C"/>
    <w:rsid w:val="00FD6E22"/>
    <w:rsid w:val="00FE4C59"/>
    <w:rsid w:val="00FF358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71FAAFB3"/>
  <w15:chartTrackingRefBased/>
  <w15:docId w15:val="{D00CEC8E-1FD4-4BB4-9AB8-E5BF7C6D61D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1" w:unhideWhenUsed="1" w:qFormat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1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Normal">
    <w:name w:val="Normal"/>
    <w:qFormat/>
    <w:rsid w:val="00BE43E5"/>
    <w:rPr>
      <w:rFonts w:ascii="Times New Roman" w:hAnsi="Times New Roman"/>
      <w:sz w:val="24"/>
      <w:lang w:val="en-ID"/>
    </w:rPr>
  </w:style>
  <w:style w:type="paragraph" w:styleId="Heading1">
    <w:name w:val="heading 1"/>
    <w:basedOn w:val="Normal"/>
    <w:link w:val="Heading1Char"/>
    <w:uiPriority w:val="9"/>
    <w:qFormat/>
    <w:rsid w:val="00460CD2"/>
    <w:pPr>
      <w:keepNext/>
      <w:keepLines/>
      <w:spacing w:before="240" w:after="0" w:line="256" w:lineRule="auto"/>
      <w:jc w:val="center"/>
      <w:outlineLvl w:val="0"/>
    </w:pPr>
    <w:rPr>
      <w:rFonts w:eastAsiaTheme="majorEastAsia" w:cstheme="majorBidi"/>
      <w:b/>
      <w:szCs w:val="32"/>
      <w:lang w:val="id-ID"/>
    </w:rPr>
  </w:style>
  <w:style w:type="paragraph" w:styleId="Heading2">
    <w:name w:val="heading 2"/>
    <w:basedOn w:val="Normal"/>
    <w:link w:val="Heading2Char"/>
    <w:autoRedefine/>
    <w:uiPriority w:val="9"/>
    <w:unhideWhenUsed/>
    <w:qFormat/>
    <w:rsid w:val="00460CD2"/>
    <w:pPr>
      <w:keepNext/>
      <w:keepLines/>
      <w:spacing w:before="40" w:after="0" w:line="256" w:lineRule="auto"/>
      <w:jc w:val="both"/>
      <w:outlineLvl w:val="1"/>
    </w:pPr>
    <w:rPr>
      <w:rFonts w:eastAsiaTheme="majorEastAsia" w:cstheme="majorBidi"/>
      <w:b/>
      <w:szCs w:val="26"/>
    </w:rPr>
  </w:style>
  <w:style w:type="paragraph" w:styleId="Heading3">
    <w:name w:val="heading 3"/>
    <w:basedOn w:val="Normal"/>
    <w:link w:val="Heading3Char"/>
    <w:uiPriority w:val="9"/>
    <w:unhideWhenUsed/>
    <w:qFormat/>
    <w:rsid w:val="00460CD2"/>
    <w:pPr>
      <w:keepNext/>
      <w:keepLines/>
      <w:spacing w:before="40" w:after="0"/>
      <w:jc w:val="both"/>
      <w:outlineLvl w:val="2"/>
    </w:pPr>
    <w:rPr>
      <w:rFonts w:eastAsiaTheme="majorEastAsia" w:cstheme="majorBidi"/>
      <w:szCs w:val="24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460EBD"/>
    <w:pPr>
      <w:keepNext/>
      <w:keepLines/>
      <w:spacing w:before="40" w:after="0" w:line="360" w:lineRule="auto"/>
      <w:outlineLvl w:val="3"/>
    </w:pPr>
    <w:rPr>
      <w:rFonts w:eastAsiaTheme="majorEastAsia" w:cstheme="majorBidi"/>
      <w:iCs/>
      <w:szCs w:val="24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460CD2"/>
    <w:rPr>
      <w:rFonts w:ascii="Times New Roman" w:eastAsiaTheme="majorEastAsia" w:hAnsi="Times New Roman" w:cstheme="majorBidi"/>
      <w:b/>
      <w:sz w:val="24"/>
      <w:szCs w:val="32"/>
      <w:lang w:val="id-ID"/>
    </w:rPr>
  </w:style>
  <w:style w:type="character" w:customStyle="1" w:styleId="Heading2Char">
    <w:name w:val="Heading 2 Char"/>
    <w:basedOn w:val="DefaultParagraphFont"/>
    <w:link w:val="Heading2"/>
    <w:uiPriority w:val="9"/>
    <w:rsid w:val="00460CD2"/>
    <w:rPr>
      <w:rFonts w:ascii="Times New Roman" w:eastAsiaTheme="majorEastAsia" w:hAnsi="Times New Roman" w:cstheme="majorBidi"/>
      <w:b/>
      <w:sz w:val="24"/>
      <w:szCs w:val="26"/>
      <w:lang w:val="en-ID"/>
    </w:rPr>
  </w:style>
  <w:style w:type="character" w:customStyle="1" w:styleId="Heading3Char">
    <w:name w:val="Heading 3 Char"/>
    <w:basedOn w:val="DefaultParagraphFont"/>
    <w:link w:val="Heading3"/>
    <w:uiPriority w:val="9"/>
    <w:rsid w:val="00460CD2"/>
    <w:rPr>
      <w:rFonts w:ascii="Times New Roman" w:eastAsiaTheme="majorEastAsia" w:hAnsi="Times New Roman" w:cstheme="majorBidi"/>
      <w:sz w:val="24"/>
      <w:szCs w:val="24"/>
      <w:lang w:val="en-ID"/>
    </w:rPr>
  </w:style>
  <w:style w:type="paragraph" w:styleId="Caption">
    <w:name w:val="caption"/>
    <w:basedOn w:val="Normal"/>
    <w:next w:val="Normal"/>
    <w:uiPriority w:val="35"/>
    <w:unhideWhenUsed/>
    <w:qFormat/>
    <w:rsid w:val="008B7AB8"/>
    <w:pPr>
      <w:spacing w:after="200" w:line="240" w:lineRule="auto"/>
    </w:pPr>
    <w:rPr>
      <w:i/>
      <w:iCs/>
      <w:sz w:val="18"/>
      <w:szCs w:val="18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460EBD"/>
    <w:rPr>
      <w:rFonts w:ascii="Times New Roman" w:eastAsiaTheme="majorEastAsia" w:hAnsi="Times New Roman" w:cstheme="majorBidi"/>
      <w:iCs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C15177"/>
    <w:pPr>
      <w:spacing w:line="259" w:lineRule="auto"/>
      <w:jc w:val="left"/>
      <w:outlineLvl w:val="9"/>
    </w:pPr>
    <w:rPr>
      <w:rFonts w:asciiTheme="majorHAnsi" w:hAnsiTheme="majorHAnsi"/>
      <w:b w:val="0"/>
      <w:color w:val="2F5496" w:themeColor="accent1" w:themeShade="BF"/>
      <w:sz w:val="32"/>
      <w:lang w:val="en-US"/>
    </w:rPr>
  </w:style>
  <w:style w:type="paragraph" w:styleId="TOC1">
    <w:name w:val="toc 1"/>
    <w:basedOn w:val="Normal"/>
    <w:next w:val="Normal"/>
    <w:autoRedefine/>
    <w:uiPriority w:val="39"/>
    <w:unhideWhenUsed/>
    <w:rsid w:val="00C15177"/>
    <w:pPr>
      <w:spacing w:after="100"/>
    </w:pPr>
  </w:style>
  <w:style w:type="character" w:styleId="Hyperlink">
    <w:name w:val="Hyperlink"/>
    <w:basedOn w:val="DefaultParagraphFont"/>
    <w:uiPriority w:val="99"/>
    <w:unhideWhenUsed/>
    <w:rsid w:val="00C15177"/>
    <w:rPr>
      <w:color w:val="0563C1" w:themeColor="hyperlink"/>
      <w:u w:val="single"/>
    </w:rPr>
  </w:style>
  <w:style w:type="paragraph" w:styleId="TOC2">
    <w:name w:val="toc 2"/>
    <w:basedOn w:val="Normal"/>
    <w:next w:val="Normal"/>
    <w:autoRedefine/>
    <w:uiPriority w:val="39"/>
    <w:unhideWhenUsed/>
    <w:rsid w:val="00380FFE"/>
    <w:pPr>
      <w:spacing w:after="100"/>
      <w:ind w:left="240"/>
    </w:pPr>
  </w:style>
  <w:style w:type="paragraph" w:styleId="Title">
    <w:name w:val="Title"/>
    <w:basedOn w:val="Normal"/>
    <w:next w:val="Normal"/>
    <w:link w:val="TitleChar"/>
    <w:uiPriority w:val="10"/>
    <w:qFormat/>
    <w:rsid w:val="00C241A9"/>
    <w:pPr>
      <w:spacing w:after="0" w:line="216" w:lineRule="auto"/>
      <w:contextualSpacing/>
      <w:jc w:val="both"/>
    </w:pPr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  <w:lang w:val="en-US"/>
    </w:rPr>
  </w:style>
  <w:style w:type="character" w:customStyle="1" w:styleId="TitleChar">
    <w:name w:val="Title Char"/>
    <w:basedOn w:val="DefaultParagraphFont"/>
    <w:link w:val="Title"/>
    <w:uiPriority w:val="10"/>
    <w:rsid w:val="00C241A9"/>
    <w:rPr>
      <w:rFonts w:asciiTheme="majorHAnsi" w:eastAsiaTheme="majorEastAsia" w:hAnsiTheme="majorHAnsi" w:cstheme="majorBidi"/>
      <w:color w:val="404040" w:themeColor="text1" w:themeTint="BF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C241A9"/>
    <w:pPr>
      <w:numPr>
        <w:ilvl w:val="1"/>
      </w:numPr>
      <w:spacing w:line="360" w:lineRule="auto"/>
      <w:jc w:val="both"/>
    </w:pPr>
    <w:rPr>
      <w:rFonts w:eastAsiaTheme="minorEastAsia" w:cs="Times New Roman"/>
      <w:color w:val="5A5A5A" w:themeColor="text1" w:themeTint="A5"/>
      <w:spacing w:val="15"/>
      <w:lang w:val="en-US"/>
    </w:rPr>
  </w:style>
  <w:style w:type="character" w:customStyle="1" w:styleId="SubtitleChar">
    <w:name w:val="Subtitle Char"/>
    <w:basedOn w:val="DefaultParagraphFont"/>
    <w:link w:val="Subtitle"/>
    <w:uiPriority w:val="11"/>
    <w:rsid w:val="00C241A9"/>
    <w:rPr>
      <w:rFonts w:ascii="Times New Roman" w:eastAsiaTheme="minorEastAsia" w:hAnsi="Times New Roman" w:cs="Times New Roman"/>
      <w:color w:val="5A5A5A" w:themeColor="text1" w:themeTint="A5"/>
      <w:spacing w:val="15"/>
      <w:sz w:val="24"/>
    </w:rPr>
  </w:style>
  <w:style w:type="paragraph" w:styleId="TOC3">
    <w:name w:val="toc 3"/>
    <w:basedOn w:val="Normal"/>
    <w:next w:val="Normal"/>
    <w:autoRedefine/>
    <w:uiPriority w:val="39"/>
    <w:unhideWhenUsed/>
    <w:rsid w:val="00713729"/>
    <w:pPr>
      <w:spacing w:after="100"/>
      <w:ind w:left="480"/>
    </w:pPr>
  </w:style>
  <w:style w:type="paragraph" w:styleId="ListParagraph">
    <w:name w:val="List Paragraph"/>
    <w:basedOn w:val="Normal"/>
    <w:uiPriority w:val="1"/>
    <w:qFormat/>
    <w:rsid w:val="009860E0"/>
    <w:pPr>
      <w:ind w:left="720"/>
      <w:contextualSpacing/>
    </w:pPr>
  </w:style>
  <w:style w:type="paragraph" w:customStyle="1" w:styleId="TableParagraph">
    <w:name w:val="Table Paragraph"/>
    <w:basedOn w:val="Normal"/>
    <w:uiPriority w:val="1"/>
    <w:qFormat/>
    <w:rsid w:val="006E6AA2"/>
    <w:pPr>
      <w:widowControl w:val="0"/>
      <w:autoSpaceDE w:val="0"/>
      <w:autoSpaceDN w:val="0"/>
      <w:spacing w:after="0" w:line="240" w:lineRule="auto"/>
      <w:ind w:left="110"/>
    </w:pPr>
    <w:rPr>
      <w:rFonts w:eastAsia="Times New Roman" w:cs="Times New Roman"/>
      <w:sz w:val="22"/>
    </w:rPr>
  </w:style>
  <w:style w:type="paragraph" w:styleId="BodyText">
    <w:name w:val="Body Text"/>
    <w:basedOn w:val="Normal"/>
    <w:link w:val="BodyTextChar"/>
    <w:uiPriority w:val="1"/>
    <w:semiHidden/>
    <w:unhideWhenUsed/>
    <w:qFormat/>
    <w:rsid w:val="006E6AA2"/>
    <w:pPr>
      <w:widowControl w:val="0"/>
      <w:autoSpaceDE w:val="0"/>
      <w:autoSpaceDN w:val="0"/>
      <w:spacing w:after="0" w:line="240" w:lineRule="auto"/>
    </w:pPr>
    <w:rPr>
      <w:rFonts w:eastAsia="Times New Roman" w:cs="Times New Roman"/>
      <w:szCs w:val="24"/>
      <w:lang w:val="en-US"/>
    </w:rPr>
  </w:style>
  <w:style w:type="character" w:customStyle="1" w:styleId="BodyTextChar">
    <w:name w:val="Body Text Char"/>
    <w:basedOn w:val="DefaultParagraphFont"/>
    <w:link w:val="BodyText"/>
    <w:uiPriority w:val="1"/>
    <w:semiHidden/>
    <w:rsid w:val="006E6AA2"/>
    <w:rPr>
      <w:rFonts w:ascii="Times New Roman" w:eastAsia="Times New Roman" w:hAnsi="Times New Roman" w:cs="Times New Roman"/>
      <w:sz w:val="24"/>
      <w:szCs w:val="24"/>
    </w:rPr>
  </w:style>
  <w:style w:type="table" w:styleId="TableGrid">
    <w:name w:val="Table Grid"/>
    <w:basedOn w:val="TableNormal"/>
    <w:uiPriority w:val="39"/>
    <w:rsid w:val="00BA194C"/>
    <w:pPr>
      <w:spacing w:after="0" w:line="240" w:lineRule="auto"/>
    </w:pPr>
    <w:rPr>
      <w:rFonts w:ascii="Calibri" w:eastAsia="Calibri" w:hAnsi="Calibri" w:cs="Calibri"/>
      <w:lang w:val="en-ID" w:eastAsia="id-ID"/>
    </w:r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se="http://schemas.microsoft.com/office/word/2015/wordml/symex" mc:Ignorable="w14 w15 w16se">
  <w:divs>
    <w:div w:id="3304540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595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38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3500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5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3471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780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969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095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2751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53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0583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8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734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31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613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3330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7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image" Target="media/image2.png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5" Type="http://schemas.openxmlformats.org/officeDocument/2006/relationships/webSettings" Target="webSettings.xml"/><Relationship Id="rId4" Type="http://schemas.openxmlformats.org/officeDocument/2006/relationships/settings" Target="settings.xml"/><Relationship Id="rId9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2174E2E-799C-454C-8136-5026F3015A3E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669</TotalTime>
  <Pages>19</Pages>
  <Words>2592</Words>
  <Characters>14775</Characters>
  <Application>Microsoft Office Word</Application>
  <DocSecurity>0</DocSecurity>
  <Lines>123</Lines>
  <Paragraphs>34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SOFTWARE REQUIREMENTS SPECIFICATION (SRS)</vt:lpstr>
    </vt:vector>
  </TitlesOfParts>
  <Company/>
  <LinksUpToDate>false</LinksUpToDate>
  <CharactersWithSpaces>1733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OFTWARE REQUIREMENTS SPECIFICATION (SRS)</dc:title>
  <dc:subject/>
  <dc:creator>Diky Fadhilah</dc:creator>
  <cp:keywords/>
  <dc:description/>
  <cp:lastModifiedBy>Lenovo</cp:lastModifiedBy>
  <cp:revision>4</cp:revision>
  <cp:lastPrinted>2022-07-04T13:50:00Z</cp:lastPrinted>
  <dcterms:created xsi:type="dcterms:W3CDTF">2022-07-04T13:50:00Z</dcterms:created>
  <dcterms:modified xsi:type="dcterms:W3CDTF">2022-12-04T15:48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Citation Style_1">
    <vt:lpwstr>http://www.zotero.org/styles/apa</vt:lpwstr>
  </property>
  <property fmtid="{D5CDD505-2E9C-101B-9397-08002B2CF9AE}" pid="4" name="Mendeley Unique User Id_1">
    <vt:lpwstr>538d2c69-a879-3b2f-9f7c-75fc83dcc54b</vt:lpwstr>
  </property>
</Properties>
</file>